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Dihpol, </w:t>
      </w:r>
      <w:r w:rsidR="00E25769">
        <w:t xml:space="preserve">Johanna Gröll, </w:t>
      </w:r>
      <w:r>
        <w:t xml:space="preserve">Laura Biberle, </w:t>
      </w:r>
    </w:p>
    <w:p w14:paraId="1450857C" w14:textId="7B714ECC" w:rsidR="009F23C2" w:rsidRPr="009F23C2" w:rsidRDefault="00AF4341" w:rsidP="00E25769">
      <w:pPr>
        <w:pStyle w:val="Standard-zentriert"/>
      </w:pPr>
      <w:r>
        <w:t xml:space="preserve">Marcel Mahlfeld, </w:t>
      </w:r>
      <w:bookmarkStart w:id="0" w:name="_GoBack"/>
      <w:bookmarkEnd w:id="0"/>
      <w:r>
        <w:t xml:space="preserve">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DD2C2BB" w14:textId="07B84C08" w:rsidR="002512EB"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84395" w:history="1">
            <w:r w:rsidR="002512EB" w:rsidRPr="00B3042C">
              <w:rPr>
                <w:rStyle w:val="Hyperlink"/>
                <w:noProof/>
              </w:rPr>
              <w:t>1</w:t>
            </w:r>
            <w:r w:rsidR="002512EB">
              <w:rPr>
                <w:rFonts w:asciiTheme="minorHAnsi" w:eastAsiaTheme="minorEastAsia" w:hAnsiTheme="minorHAnsi"/>
                <w:noProof/>
                <w:lang w:eastAsia="de-DE"/>
              </w:rPr>
              <w:tab/>
            </w:r>
            <w:r w:rsidR="002512EB" w:rsidRPr="00B3042C">
              <w:rPr>
                <w:rStyle w:val="Hyperlink"/>
                <w:noProof/>
              </w:rPr>
              <w:t>Einleitung</w:t>
            </w:r>
            <w:r w:rsidR="002512EB">
              <w:rPr>
                <w:noProof/>
                <w:webHidden/>
              </w:rPr>
              <w:tab/>
            </w:r>
            <w:r w:rsidR="002512EB">
              <w:rPr>
                <w:noProof/>
                <w:webHidden/>
              </w:rPr>
              <w:fldChar w:fldCharType="begin"/>
            </w:r>
            <w:r w:rsidR="002512EB">
              <w:rPr>
                <w:noProof/>
                <w:webHidden/>
              </w:rPr>
              <w:instrText xml:space="preserve"> PAGEREF _Toc54184395 \h </w:instrText>
            </w:r>
            <w:r w:rsidR="002512EB">
              <w:rPr>
                <w:noProof/>
                <w:webHidden/>
              </w:rPr>
            </w:r>
            <w:r w:rsidR="002512EB">
              <w:rPr>
                <w:noProof/>
                <w:webHidden/>
              </w:rPr>
              <w:fldChar w:fldCharType="separate"/>
            </w:r>
            <w:r w:rsidR="002512EB">
              <w:rPr>
                <w:noProof/>
                <w:webHidden/>
              </w:rPr>
              <w:t>1</w:t>
            </w:r>
            <w:r w:rsidR="002512EB">
              <w:rPr>
                <w:noProof/>
                <w:webHidden/>
              </w:rPr>
              <w:fldChar w:fldCharType="end"/>
            </w:r>
          </w:hyperlink>
        </w:p>
        <w:p w14:paraId="29856DDB" w14:textId="23DAD47B"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396" w:history="1">
            <w:r w:rsidR="002512EB" w:rsidRPr="00B3042C">
              <w:rPr>
                <w:rStyle w:val="Hyperlink"/>
                <w:noProof/>
              </w:rPr>
              <w:t>2</w:t>
            </w:r>
            <w:r w:rsidR="002512EB">
              <w:rPr>
                <w:rFonts w:asciiTheme="minorHAnsi" w:eastAsiaTheme="minorEastAsia" w:hAnsiTheme="minorHAnsi"/>
                <w:noProof/>
                <w:lang w:eastAsia="de-DE"/>
              </w:rPr>
              <w:tab/>
            </w:r>
            <w:r w:rsidR="002512EB" w:rsidRPr="00B3042C">
              <w:rPr>
                <w:rStyle w:val="Hyperlink"/>
                <w:noProof/>
              </w:rPr>
              <w:t>Aufgabenstellung des Auftraggebers</w:t>
            </w:r>
            <w:r w:rsidR="002512EB">
              <w:rPr>
                <w:noProof/>
                <w:webHidden/>
              </w:rPr>
              <w:tab/>
            </w:r>
            <w:r w:rsidR="002512EB">
              <w:rPr>
                <w:noProof/>
                <w:webHidden/>
              </w:rPr>
              <w:fldChar w:fldCharType="begin"/>
            </w:r>
            <w:r w:rsidR="002512EB">
              <w:rPr>
                <w:noProof/>
                <w:webHidden/>
              </w:rPr>
              <w:instrText xml:space="preserve"> PAGEREF _Toc54184396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7ED42FF0" w14:textId="35C190FB"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397" w:history="1">
            <w:r w:rsidR="002512EB" w:rsidRPr="00B3042C">
              <w:rPr>
                <w:rStyle w:val="Hyperlink"/>
                <w:noProof/>
              </w:rPr>
              <w:t>2.1</w:t>
            </w:r>
            <w:r w:rsidR="002512EB">
              <w:rPr>
                <w:rFonts w:asciiTheme="minorHAnsi" w:eastAsiaTheme="minorEastAsia" w:hAnsiTheme="minorHAnsi"/>
                <w:noProof/>
                <w:lang w:eastAsia="de-DE"/>
              </w:rPr>
              <w:tab/>
            </w:r>
            <w:r w:rsidR="002512EB" w:rsidRPr="00B3042C">
              <w:rPr>
                <w:rStyle w:val="Hyperlink"/>
                <w:noProof/>
              </w:rPr>
              <w:t>Anforderungsanalyse</w:t>
            </w:r>
            <w:r w:rsidR="002512EB">
              <w:rPr>
                <w:noProof/>
                <w:webHidden/>
              </w:rPr>
              <w:tab/>
            </w:r>
            <w:r w:rsidR="002512EB">
              <w:rPr>
                <w:noProof/>
                <w:webHidden/>
              </w:rPr>
              <w:fldChar w:fldCharType="begin"/>
            </w:r>
            <w:r w:rsidR="002512EB">
              <w:rPr>
                <w:noProof/>
                <w:webHidden/>
              </w:rPr>
              <w:instrText xml:space="preserve"> PAGEREF _Toc54184397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2D401209" w14:textId="526ABA75"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398" w:history="1">
            <w:r w:rsidR="002512EB" w:rsidRPr="00B3042C">
              <w:rPr>
                <w:rStyle w:val="Hyperlink"/>
                <w:noProof/>
              </w:rPr>
              <w:t>2.2</w:t>
            </w:r>
            <w:r w:rsidR="002512EB">
              <w:rPr>
                <w:rFonts w:asciiTheme="minorHAnsi" w:eastAsiaTheme="minorEastAsia" w:hAnsiTheme="minorHAnsi"/>
                <w:noProof/>
                <w:lang w:eastAsia="de-DE"/>
              </w:rPr>
              <w:tab/>
            </w:r>
            <w:r w:rsidR="002512EB" w:rsidRPr="00B3042C">
              <w:rPr>
                <w:rStyle w:val="Hyperlink"/>
                <w:noProof/>
              </w:rPr>
              <w:t>Pflichtenheft</w:t>
            </w:r>
            <w:r w:rsidR="002512EB">
              <w:rPr>
                <w:noProof/>
                <w:webHidden/>
              </w:rPr>
              <w:tab/>
            </w:r>
            <w:r w:rsidR="002512EB">
              <w:rPr>
                <w:noProof/>
                <w:webHidden/>
              </w:rPr>
              <w:fldChar w:fldCharType="begin"/>
            </w:r>
            <w:r w:rsidR="002512EB">
              <w:rPr>
                <w:noProof/>
                <w:webHidden/>
              </w:rPr>
              <w:instrText xml:space="preserve"> PAGEREF _Toc54184398 \h </w:instrText>
            </w:r>
            <w:r w:rsidR="002512EB">
              <w:rPr>
                <w:noProof/>
                <w:webHidden/>
              </w:rPr>
            </w:r>
            <w:r w:rsidR="002512EB">
              <w:rPr>
                <w:noProof/>
                <w:webHidden/>
              </w:rPr>
              <w:fldChar w:fldCharType="separate"/>
            </w:r>
            <w:r w:rsidR="002512EB">
              <w:rPr>
                <w:noProof/>
                <w:webHidden/>
              </w:rPr>
              <w:t>3</w:t>
            </w:r>
            <w:r w:rsidR="002512EB">
              <w:rPr>
                <w:noProof/>
                <w:webHidden/>
              </w:rPr>
              <w:fldChar w:fldCharType="end"/>
            </w:r>
          </w:hyperlink>
        </w:p>
        <w:p w14:paraId="0E00A2E3" w14:textId="04C02616"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399" w:history="1">
            <w:r w:rsidR="002512EB" w:rsidRPr="00B3042C">
              <w:rPr>
                <w:rStyle w:val="Hyperlink"/>
                <w:noProof/>
              </w:rPr>
              <w:t>2.3</w:t>
            </w:r>
            <w:r w:rsidR="002512EB">
              <w:rPr>
                <w:rFonts w:asciiTheme="minorHAnsi" w:eastAsiaTheme="minorEastAsia" w:hAnsiTheme="minorHAnsi"/>
                <w:noProof/>
                <w:lang w:eastAsia="de-DE"/>
              </w:rPr>
              <w:tab/>
            </w:r>
            <w:r w:rsidR="002512EB" w:rsidRPr="00B3042C">
              <w:rPr>
                <w:rStyle w:val="Hyperlink"/>
                <w:noProof/>
              </w:rPr>
              <w:t>Modelle</w:t>
            </w:r>
            <w:r w:rsidR="002512EB">
              <w:rPr>
                <w:noProof/>
                <w:webHidden/>
              </w:rPr>
              <w:tab/>
            </w:r>
            <w:r w:rsidR="002512EB">
              <w:rPr>
                <w:noProof/>
                <w:webHidden/>
              </w:rPr>
              <w:fldChar w:fldCharType="begin"/>
            </w:r>
            <w:r w:rsidR="002512EB">
              <w:rPr>
                <w:noProof/>
                <w:webHidden/>
              </w:rPr>
              <w:instrText xml:space="preserve"> PAGEREF _Toc54184399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49759A1C" w14:textId="6C36C6D7"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0" w:history="1">
            <w:r w:rsidR="002512EB" w:rsidRPr="00B3042C">
              <w:rPr>
                <w:rStyle w:val="Hyperlink"/>
                <w:noProof/>
              </w:rPr>
              <w:t>2.3.1</w:t>
            </w:r>
            <w:r w:rsidR="002512EB">
              <w:rPr>
                <w:rFonts w:asciiTheme="minorHAnsi" w:eastAsiaTheme="minorEastAsia" w:hAnsiTheme="minorHAnsi"/>
                <w:noProof/>
                <w:lang w:eastAsia="de-DE"/>
              </w:rPr>
              <w:tab/>
            </w:r>
            <w:r w:rsidR="002512EB" w:rsidRPr="00B3042C">
              <w:rPr>
                <w:rStyle w:val="Hyperlink"/>
                <w:noProof/>
              </w:rPr>
              <w:t>Use-case-Diagramm</w:t>
            </w:r>
            <w:r w:rsidR="002512EB">
              <w:rPr>
                <w:noProof/>
                <w:webHidden/>
              </w:rPr>
              <w:tab/>
            </w:r>
            <w:r w:rsidR="002512EB">
              <w:rPr>
                <w:noProof/>
                <w:webHidden/>
              </w:rPr>
              <w:fldChar w:fldCharType="begin"/>
            </w:r>
            <w:r w:rsidR="002512EB">
              <w:rPr>
                <w:noProof/>
                <w:webHidden/>
              </w:rPr>
              <w:instrText xml:space="preserve"> PAGEREF _Toc54184400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3FA5EE20" w14:textId="01562649"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1" w:history="1">
            <w:r w:rsidR="002512EB" w:rsidRPr="00B3042C">
              <w:rPr>
                <w:rStyle w:val="Hyperlink"/>
                <w:noProof/>
              </w:rPr>
              <w:t>2.3.2</w:t>
            </w:r>
            <w:r w:rsidR="002512EB">
              <w:rPr>
                <w:rFonts w:asciiTheme="minorHAnsi" w:eastAsiaTheme="minorEastAsia" w:hAnsiTheme="minorHAnsi"/>
                <w:noProof/>
                <w:lang w:eastAsia="de-DE"/>
              </w:rPr>
              <w:tab/>
            </w:r>
            <w:r w:rsidR="002512EB" w:rsidRPr="00B3042C">
              <w:rPr>
                <w:rStyle w:val="Hyperlink"/>
                <w:noProof/>
              </w:rPr>
              <w:t>Klassen-Diagramm</w:t>
            </w:r>
            <w:r w:rsidR="002512EB">
              <w:rPr>
                <w:noProof/>
                <w:webHidden/>
              </w:rPr>
              <w:tab/>
            </w:r>
            <w:r w:rsidR="002512EB">
              <w:rPr>
                <w:noProof/>
                <w:webHidden/>
              </w:rPr>
              <w:fldChar w:fldCharType="begin"/>
            </w:r>
            <w:r w:rsidR="002512EB">
              <w:rPr>
                <w:noProof/>
                <w:webHidden/>
              </w:rPr>
              <w:instrText xml:space="preserve"> PAGEREF _Toc54184401 \h </w:instrText>
            </w:r>
            <w:r w:rsidR="002512EB">
              <w:rPr>
                <w:noProof/>
                <w:webHidden/>
              </w:rPr>
            </w:r>
            <w:r w:rsidR="002512EB">
              <w:rPr>
                <w:noProof/>
                <w:webHidden/>
              </w:rPr>
              <w:fldChar w:fldCharType="separate"/>
            </w:r>
            <w:r w:rsidR="002512EB">
              <w:rPr>
                <w:noProof/>
                <w:webHidden/>
              </w:rPr>
              <w:t>7</w:t>
            </w:r>
            <w:r w:rsidR="002512EB">
              <w:rPr>
                <w:noProof/>
                <w:webHidden/>
              </w:rPr>
              <w:fldChar w:fldCharType="end"/>
            </w:r>
          </w:hyperlink>
        </w:p>
        <w:p w14:paraId="5BAD262D" w14:textId="2D76161A"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2" w:history="1">
            <w:r w:rsidR="002512EB" w:rsidRPr="00B3042C">
              <w:rPr>
                <w:rStyle w:val="Hyperlink"/>
                <w:noProof/>
              </w:rPr>
              <w:t>2.3.3</w:t>
            </w:r>
            <w:r w:rsidR="002512EB">
              <w:rPr>
                <w:rFonts w:asciiTheme="minorHAnsi" w:eastAsiaTheme="minorEastAsia" w:hAnsiTheme="minorHAnsi"/>
                <w:noProof/>
                <w:lang w:eastAsia="de-DE"/>
              </w:rPr>
              <w:tab/>
            </w:r>
            <w:r w:rsidR="002512EB" w:rsidRPr="00B3042C">
              <w:rPr>
                <w:rStyle w:val="Hyperlink"/>
                <w:noProof/>
              </w:rPr>
              <w:t>Entity-Relationship-Modelle</w:t>
            </w:r>
            <w:r w:rsidR="002512EB">
              <w:rPr>
                <w:noProof/>
                <w:webHidden/>
              </w:rPr>
              <w:tab/>
            </w:r>
            <w:r w:rsidR="002512EB">
              <w:rPr>
                <w:noProof/>
                <w:webHidden/>
              </w:rPr>
              <w:fldChar w:fldCharType="begin"/>
            </w:r>
            <w:r w:rsidR="002512EB">
              <w:rPr>
                <w:noProof/>
                <w:webHidden/>
              </w:rPr>
              <w:instrText xml:space="preserve"> PAGEREF _Toc54184402 \h </w:instrText>
            </w:r>
            <w:r w:rsidR="002512EB">
              <w:rPr>
                <w:noProof/>
                <w:webHidden/>
              </w:rPr>
            </w:r>
            <w:r w:rsidR="002512EB">
              <w:rPr>
                <w:noProof/>
                <w:webHidden/>
              </w:rPr>
              <w:fldChar w:fldCharType="separate"/>
            </w:r>
            <w:r w:rsidR="002512EB">
              <w:rPr>
                <w:noProof/>
                <w:webHidden/>
              </w:rPr>
              <w:t>9</w:t>
            </w:r>
            <w:r w:rsidR="002512EB">
              <w:rPr>
                <w:noProof/>
                <w:webHidden/>
              </w:rPr>
              <w:fldChar w:fldCharType="end"/>
            </w:r>
          </w:hyperlink>
        </w:p>
        <w:p w14:paraId="1C9E8369" w14:textId="3EC49FBD"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03" w:history="1">
            <w:r w:rsidR="002512EB" w:rsidRPr="00B3042C">
              <w:rPr>
                <w:rStyle w:val="Hyperlink"/>
                <w:noProof/>
              </w:rPr>
              <w:t>3</w:t>
            </w:r>
            <w:r w:rsidR="002512EB">
              <w:rPr>
                <w:rFonts w:asciiTheme="minorHAnsi" w:eastAsiaTheme="minorEastAsia" w:hAnsiTheme="minorHAnsi"/>
                <w:noProof/>
                <w:lang w:eastAsia="de-DE"/>
              </w:rPr>
              <w:tab/>
            </w:r>
            <w:r w:rsidR="002512EB" w:rsidRPr="00B3042C">
              <w:rPr>
                <w:rStyle w:val="Hyperlink"/>
                <w:noProof/>
              </w:rPr>
              <w:t>Organisation</w:t>
            </w:r>
            <w:r w:rsidR="002512EB">
              <w:rPr>
                <w:noProof/>
                <w:webHidden/>
              </w:rPr>
              <w:tab/>
            </w:r>
            <w:r w:rsidR="002512EB">
              <w:rPr>
                <w:noProof/>
                <w:webHidden/>
              </w:rPr>
              <w:fldChar w:fldCharType="begin"/>
            </w:r>
            <w:r w:rsidR="002512EB">
              <w:rPr>
                <w:noProof/>
                <w:webHidden/>
              </w:rPr>
              <w:instrText xml:space="preserve"> PAGEREF _Toc54184403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08241EAD" w14:textId="2691C420"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04" w:history="1">
            <w:r w:rsidR="002512EB" w:rsidRPr="00B3042C">
              <w:rPr>
                <w:rStyle w:val="Hyperlink"/>
                <w:noProof/>
              </w:rPr>
              <w:t>3.1</w:t>
            </w:r>
            <w:r w:rsidR="002512EB">
              <w:rPr>
                <w:rFonts w:asciiTheme="minorHAnsi" w:eastAsiaTheme="minorEastAsia" w:hAnsiTheme="minorHAnsi"/>
                <w:noProof/>
                <w:lang w:eastAsia="de-DE"/>
              </w:rPr>
              <w:tab/>
            </w:r>
            <w:r w:rsidR="002512EB" w:rsidRPr="00B3042C">
              <w:rPr>
                <w:rStyle w:val="Hyperlink"/>
                <w:noProof/>
              </w:rPr>
              <w:t>Projektorganisation</w:t>
            </w:r>
            <w:r w:rsidR="002512EB">
              <w:rPr>
                <w:noProof/>
                <w:webHidden/>
              </w:rPr>
              <w:tab/>
            </w:r>
            <w:r w:rsidR="002512EB">
              <w:rPr>
                <w:noProof/>
                <w:webHidden/>
              </w:rPr>
              <w:fldChar w:fldCharType="begin"/>
            </w:r>
            <w:r w:rsidR="002512EB">
              <w:rPr>
                <w:noProof/>
                <w:webHidden/>
              </w:rPr>
              <w:instrText xml:space="preserve"> PAGEREF _Toc54184404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6CB989EB" w14:textId="071467DA"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05" w:history="1">
            <w:r w:rsidR="002512EB" w:rsidRPr="00B3042C">
              <w:rPr>
                <w:rStyle w:val="Hyperlink"/>
                <w:noProof/>
              </w:rPr>
              <w:t>3.2</w:t>
            </w:r>
            <w:r w:rsidR="002512EB">
              <w:rPr>
                <w:rFonts w:asciiTheme="minorHAnsi" w:eastAsiaTheme="minorEastAsia" w:hAnsiTheme="minorHAnsi"/>
                <w:noProof/>
                <w:lang w:eastAsia="de-DE"/>
              </w:rPr>
              <w:tab/>
            </w:r>
            <w:r w:rsidR="002512EB" w:rsidRPr="00B3042C">
              <w:rPr>
                <w:rStyle w:val="Hyperlink"/>
                <w:noProof/>
              </w:rPr>
              <w:t>Projektphasen</w:t>
            </w:r>
            <w:r w:rsidR="002512EB">
              <w:rPr>
                <w:noProof/>
                <w:webHidden/>
              </w:rPr>
              <w:tab/>
            </w:r>
            <w:r w:rsidR="002512EB">
              <w:rPr>
                <w:noProof/>
                <w:webHidden/>
              </w:rPr>
              <w:fldChar w:fldCharType="begin"/>
            </w:r>
            <w:r w:rsidR="002512EB">
              <w:rPr>
                <w:noProof/>
                <w:webHidden/>
              </w:rPr>
              <w:instrText xml:space="preserve"> PAGEREF _Toc54184405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4ECE99E" w14:textId="719ECEE0"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6" w:history="1">
            <w:r w:rsidR="002512EB" w:rsidRPr="00B3042C">
              <w:rPr>
                <w:rStyle w:val="Hyperlink"/>
                <w:noProof/>
              </w:rPr>
              <w:t>3.2.1</w:t>
            </w:r>
            <w:r w:rsidR="002512EB">
              <w:rPr>
                <w:rFonts w:asciiTheme="minorHAnsi" w:eastAsiaTheme="minorEastAsia" w:hAnsiTheme="minorHAnsi"/>
                <w:noProof/>
                <w:lang w:eastAsia="de-DE"/>
              </w:rPr>
              <w:tab/>
            </w:r>
            <w:r w:rsidR="002512EB" w:rsidRPr="00B3042C">
              <w:rPr>
                <w:rStyle w:val="Hyperlink"/>
                <w:noProof/>
              </w:rPr>
              <w:t>Die Organisations- und Programmentwurfsphase</w:t>
            </w:r>
            <w:r w:rsidR="002512EB">
              <w:rPr>
                <w:noProof/>
                <w:webHidden/>
              </w:rPr>
              <w:tab/>
            </w:r>
            <w:r w:rsidR="002512EB">
              <w:rPr>
                <w:noProof/>
                <w:webHidden/>
              </w:rPr>
              <w:fldChar w:fldCharType="begin"/>
            </w:r>
            <w:r w:rsidR="002512EB">
              <w:rPr>
                <w:noProof/>
                <w:webHidden/>
              </w:rPr>
              <w:instrText xml:space="preserve"> PAGEREF _Toc54184406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FCB25F2" w14:textId="3E39EAF9"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7" w:history="1">
            <w:r w:rsidR="002512EB" w:rsidRPr="00B3042C">
              <w:rPr>
                <w:rStyle w:val="Hyperlink"/>
                <w:noProof/>
              </w:rPr>
              <w:t>3.2.2</w:t>
            </w:r>
            <w:r w:rsidR="002512EB">
              <w:rPr>
                <w:rFonts w:asciiTheme="minorHAnsi" w:eastAsiaTheme="minorEastAsia" w:hAnsiTheme="minorHAnsi"/>
                <w:noProof/>
                <w:lang w:eastAsia="de-DE"/>
              </w:rPr>
              <w:tab/>
            </w:r>
            <w:r w:rsidR="002512EB" w:rsidRPr="00B3042C">
              <w:rPr>
                <w:rStyle w:val="Hyperlink"/>
                <w:noProof/>
              </w:rPr>
              <w:t>Die Erstellungsphase</w:t>
            </w:r>
            <w:r w:rsidR="002512EB">
              <w:rPr>
                <w:noProof/>
                <w:webHidden/>
              </w:rPr>
              <w:tab/>
            </w:r>
            <w:r w:rsidR="002512EB">
              <w:rPr>
                <w:noProof/>
                <w:webHidden/>
              </w:rPr>
              <w:fldChar w:fldCharType="begin"/>
            </w:r>
            <w:r w:rsidR="002512EB">
              <w:rPr>
                <w:noProof/>
                <w:webHidden/>
              </w:rPr>
              <w:instrText xml:space="preserve"> PAGEREF _Toc54184407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1F7B7CB3" w14:textId="39923163"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8" w:history="1">
            <w:r w:rsidR="002512EB" w:rsidRPr="00B3042C">
              <w:rPr>
                <w:rStyle w:val="Hyperlink"/>
                <w:noProof/>
              </w:rPr>
              <w:t>3.2.3</w:t>
            </w:r>
            <w:r w:rsidR="002512EB">
              <w:rPr>
                <w:rFonts w:asciiTheme="minorHAnsi" w:eastAsiaTheme="minorEastAsia" w:hAnsiTheme="minorHAnsi"/>
                <w:noProof/>
                <w:lang w:eastAsia="de-DE"/>
              </w:rPr>
              <w:tab/>
            </w:r>
            <w:r w:rsidR="002512EB" w:rsidRPr="00B3042C">
              <w:rPr>
                <w:rStyle w:val="Hyperlink"/>
                <w:noProof/>
              </w:rPr>
              <w:t>Die Zusammenführungs- und Anpassungsphase</w:t>
            </w:r>
            <w:r w:rsidR="002512EB">
              <w:rPr>
                <w:noProof/>
                <w:webHidden/>
              </w:rPr>
              <w:tab/>
            </w:r>
            <w:r w:rsidR="002512EB">
              <w:rPr>
                <w:noProof/>
                <w:webHidden/>
              </w:rPr>
              <w:fldChar w:fldCharType="begin"/>
            </w:r>
            <w:r w:rsidR="002512EB">
              <w:rPr>
                <w:noProof/>
                <w:webHidden/>
              </w:rPr>
              <w:instrText xml:space="preserve"> PAGEREF _Toc54184408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5F6B92F3" w14:textId="29517659"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09" w:history="1">
            <w:r w:rsidR="002512EB" w:rsidRPr="00B3042C">
              <w:rPr>
                <w:rStyle w:val="Hyperlink"/>
                <w:noProof/>
              </w:rPr>
              <w:t>3.2.4</w:t>
            </w:r>
            <w:r w:rsidR="002512EB">
              <w:rPr>
                <w:rFonts w:asciiTheme="minorHAnsi" w:eastAsiaTheme="minorEastAsia" w:hAnsiTheme="minorHAnsi"/>
                <w:noProof/>
                <w:lang w:eastAsia="de-DE"/>
              </w:rPr>
              <w:tab/>
            </w:r>
            <w:r w:rsidR="002512EB" w:rsidRPr="00B3042C">
              <w:rPr>
                <w:rStyle w:val="Hyperlink"/>
                <w:noProof/>
              </w:rPr>
              <w:t>Die Test- und Dokumentationsphase</w:t>
            </w:r>
            <w:r w:rsidR="002512EB">
              <w:rPr>
                <w:noProof/>
                <w:webHidden/>
              </w:rPr>
              <w:tab/>
            </w:r>
            <w:r w:rsidR="002512EB">
              <w:rPr>
                <w:noProof/>
                <w:webHidden/>
              </w:rPr>
              <w:fldChar w:fldCharType="begin"/>
            </w:r>
            <w:r w:rsidR="002512EB">
              <w:rPr>
                <w:noProof/>
                <w:webHidden/>
              </w:rPr>
              <w:instrText xml:space="preserve"> PAGEREF _Toc54184409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3CF16FC2" w14:textId="73D9E07C"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10" w:history="1">
            <w:r w:rsidR="002512EB" w:rsidRPr="00B3042C">
              <w:rPr>
                <w:rStyle w:val="Hyperlink"/>
                <w:noProof/>
              </w:rPr>
              <w:t>3.2.5</w:t>
            </w:r>
            <w:r w:rsidR="002512EB">
              <w:rPr>
                <w:rFonts w:asciiTheme="minorHAnsi" w:eastAsiaTheme="minorEastAsia" w:hAnsiTheme="minorHAnsi"/>
                <w:noProof/>
                <w:lang w:eastAsia="de-DE"/>
              </w:rPr>
              <w:tab/>
            </w:r>
            <w:r w:rsidR="002512EB" w:rsidRPr="00B3042C">
              <w:rPr>
                <w:rStyle w:val="Hyperlink"/>
                <w:noProof/>
              </w:rPr>
              <w:t>Die Fertigstellungsphase</w:t>
            </w:r>
            <w:r w:rsidR="002512EB">
              <w:rPr>
                <w:noProof/>
                <w:webHidden/>
              </w:rPr>
              <w:tab/>
            </w:r>
            <w:r w:rsidR="002512EB">
              <w:rPr>
                <w:noProof/>
                <w:webHidden/>
              </w:rPr>
              <w:fldChar w:fldCharType="begin"/>
            </w:r>
            <w:r w:rsidR="002512EB">
              <w:rPr>
                <w:noProof/>
                <w:webHidden/>
              </w:rPr>
              <w:instrText xml:space="preserve"> PAGEREF _Toc54184410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5594C82" w14:textId="08DCEBDA"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11" w:history="1">
            <w:r w:rsidR="002512EB" w:rsidRPr="00B3042C">
              <w:rPr>
                <w:rStyle w:val="Hyperlink"/>
                <w:noProof/>
              </w:rPr>
              <w:t>3.3</w:t>
            </w:r>
            <w:r w:rsidR="002512EB">
              <w:rPr>
                <w:rFonts w:asciiTheme="minorHAnsi" w:eastAsiaTheme="minorEastAsia" w:hAnsiTheme="minorHAnsi"/>
                <w:noProof/>
                <w:lang w:eastAsia="de-DE"/>
              </w:rPr>
              <w:tab/>
            </w:r>
            <w:r w:rsidR="002512EB" w:rsidRPr="00B3042C">
              <w:rPr>
                <w:rStyle w:val="Hyperlink"/>
                <w:noProof/>
              </w:rPr>
              <w:t>Agiles Projektmanagement</w:t>
            </w:r>
            <w:r w:rsidR="002512EB">
              <w:rPr>
                <w:noProof/>
                <w:webHidden/>
              </w:rPr>
              <w:tab/>
            </w:r>
            <w:r w:rsidR="002512EB">
              <w:rPr>
                <w:noProof/>
                <w:webHidden/>
              </w:rPr>
              <w:fldChar w:fldCharType="begin"/>
            </w:r>
            <w:r w:rsidR="002512EB">
              <w:rPr>
                <w:noProof/>
                <w:webHidden/>
              </w:rPr>
              <w:instrText xml:space="preserve"> PAGEREF _Toc54184411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DD8C157" w14:textId="7C200F95"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12" w:history="1">
            <w:r w:rsidR="002512EB" w:rsidRPr="00B3042C">
              <w:rPr>
                <w:rStyle w:val="Hyperlink"/>
                <w:noProof/>
              </w:rPr>
              <w:t>3.3.1</w:t>
            </w:r>
            <w:r w:rsidR="002512EB">
              <w:rPr>
                <w:rFonts w:asciiTheme="minorHAnsi" w:eastAsiaTheme="minorEastAsia" w:hAnsiTheme="minorHAnsi"/>
                <w:noProof/>
                <w:lang w:eastAsia="de-DE"/>
              </w:rPr>
              <w:tab/>
            </w:r>
            <w:r w:rsidR="002512EB" w:rsidRPr="00B3042C">
              <w:rPr>
                <w:rStyle w:val="Hyperlink"/>
                <w:noProof/>
              </w:rPr>
              <w:t>Scrum</w:t>
            </w:r>
            <w:r w:rsidR="002512EB">
              <w:rPr>
                <w:noProof/>
                <w:webHidden/>
              </w:rPr>
              <w:tab/>
            </w:r>
            <w:r w:rsidR="002512EB">
              <w:rPr>
                <w:noProof/>
                <w:webHidden/>
              </w:rPr>
              <w:fldChar w:fldCharType="begin"/>
            </w:r>
            <w:r w:rsidR="002512EB">
              <w:rPr>
                <w:noProof/>
                <w:webHidden/>
              </w:rPr>
              <w:instrText xml:space="preserve"> PAGEREF _Toc54184412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F7DDD3B" w14:textId="2C197DBB"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13" w:history="1">
            <w:r w:rsidR="002512EB" w:rsidRPr="00B3042C">
              <w:rPr>
                <w:rStyle w:val="Hyperlink"/>
                <w:noProof/>
              </w:rPr>
              <w:t>3.3.2</w:t>
            </w:r>
            <w:r w:rsidR="002512EB">
              <w:rPr>
                <w:rFonts w:asciiTheme="minorHAnsi" w:eastAsiaTheme="minorEastAsia" w:hAnsiTheme="minorHAnsi"/>
                <w:noProof/>
                <w:lang w:eastAsia="de-DE"/>
              </w:rPr>
              <w:tab/>
            </w:r>
            <w:r w:rsidR="002512EB" w:rsidRPr="00B3042C">
              <w:rPr>
                <w:rStyle w:val="Hyperlink"/>
                <w:noProof/>
              </w:rPr>
              <w:t>Vorgehensweise</w:t>
            </w:r>
            <w:r w:rsidR="002512EB">
              <w:rPr>
                <w:noProof/>
                <w:webHidden/>
              </w:rPr>
              <w:tab/>
            </w:r>
            <w:r w:rsidR="002512EB">
              <w:rPr>
                <w:noProof/>
                <w:webHidden/>
              </w:rPr>
              <w:fldChar w:fldCharType="begin"/>
            </w:r>
            <w:r w:rsidR="002512EB">
              <w:rPr>
                <w:noProof/>
                <w:webHidden/>
              </w:rPr>
              <w:instrText xml:space="preserve"> PAGEREF _Toc54184413 \h </w:instrText>
            </w:r>
            <w:r w:rsidR="002512EB">
              <w:rPr>
                <w:noProof/>
                <w:webHidden/>
              </w:rPr>
            </w:r>
            <w:r w:rsidR="002512EB">
              <w:rPr>
                <w:noProof/>
                <w:webHidden/>
              </w:rPr>
              <w:fldChar w:fldCharType="separate"/>
            </w:r>
            <w:r w:rsidR="002512EB">
              <w:rPr>
                <w:noProof/>
                <w:webHidden/>
              </w:rPr>
              <w:t>15</w:t>
            </w:r>
            <w:r w:rsidR="002512EB">
              <w:rPr>
                <w:noProof/>
                <w:webHidden/>
              </w:rPr>
              <w:fldChar w:fldCharType="end"/>
            </w:r>
          </w:hyperlink>
        </w:p>
        <w:p w14:paraId="3A9CE3DF" w14:textId="497E3BFA"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14" w:history="1">
            <w:r w:rsidR="002512EB" w:rsidRPr="00B3042C">
              <w:rPr>
                <w:rStyle w:val="Hyperlink"/>
                <w:noProof/>
              </w:rPr>
              <w:t>3.3.3</w:t>
            </w:r>
            <w:r w:rsidR="002512EB">
              <w:rPr>
                <w:rFonts w:asciiTheme="minorHAnsi" w:eastAsiaTheme="minorEastAsia" w:hAnsiTheme="minorHAnsi"/>
                <w:noProof/>
                <w:lang w:eastAsia="de-DE"/>
              </w:rPr>
              <w:tab/>
            </w:r>
            <w:r w:rsidR="002512EB" w:rsidRPr="00B3042C">
              <w:rPr>
                <w:rStyle w:val="Hyperlink"/>
                <w:noProof/>
              </w:rPr>
              <w:t>Das Scrum-Team</w:t>
            </w:r>
            <w:r w:rsidR="002512EB">
              <w:rPr>
                <w:noProof/>
                <w:webHidden/>
              </w:rPr>
              <w:tab/>
            </w:r>
            <w:r w:rsidR="002512EB">
              <w:rPr>
                <w:noProof/>
                <w:webHidden/>
              </w:rPr>
              <w:fldChar w:fldCharType="begin"/>
            </w:r>
            <w:r w:rsidR="002512EB">
              <w:rPr>
                <w:noProof/>
                <w:webHidden/>
              </w:rPr>
              <w:instrText xml:space="preserve"> PAGEREF _Toc54184414 \h </w:instrText>
            </w:r>
            <w:r w:rsidR="002512EB">
              <w:rPr>
                <w:noProof/>
                <w:webHidden/>
              </w:rPr>
            </w:r>
            <w:r w:rsidR="002512EB">
              <w:rPr>
                <w:noProof/>
                <w:webHidden/>
              </w:rPr>
              <w:fldChar w:fldCharType="separate"/>
            </w:r>
            <w:r w:rsidR="002512EB">
              <w:rPr>
                <w:noProof/>
                <w:webHidden/>
              </w:rPr>
              <w:t>17</w:t>
            </w:r>
            <w:r w:rsidR="002512EB">
              <w:rPr>
                <w:noProof/>
                <w:webHidden/>
              </w:rPr>
              <w:fldChar w:fldCharType="end"/>
            </w:r>
          </w:hyperlink>
        </w:p>
        <w:p w14:paraId="2FDEA7C5" w14:textId="72F6CF24"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15" w:history="1">
            <w:r w:rsidR="002512EB" w:rsidRPr="00B3042C">
              <w:rPr>
                <w:rStyle w:val="Hyperlink"/>
                <w:noProof/>
              </w:rPr>
              <w:t>4</w:t>
            </w:r>
            <w:r w:rsidR="002512EB">
              <w:rPr>
                <w:rFonts w:asciiTheme="minorHAnsi" w:eastAsiaTheme="minorEastAsia" w:hAnsiTheme="minorHAnsi"/>
                <w:noProof/>
                <w:lang w:eastAsia="de-DE"/>
              </w:rPr>
              <w:tab/>
            </w:r>
            <w:r w:rsidR="002512EB" w:rsidRPr="00B3042C">
              <w:rPr>
                <w:rStyle w:val="Hyperlink"/>
                <w:noProof/>
              </w:rPr>
              <w:t>Programmiersprachen und Erweiterungen</w:t>
            </w:r>
            <w:r w:rsidR="002512EB">
              <w:rPr>
                <w:noProof/>
                <w:webHidden/>
              </w:rPr>
              <w:tab/>
            </w:r>
            <w:r w:rsidR="002512EB">
              <w:rPr>
                <w:noProof/>
                <w:webHidden/>
              </w:rPr>
              <w:fldChar w:fldCharType="begin"/>
            </w:r>
            <w:r w:rsidR="002512EB">
              <w:rPr>
                <w:noProof/>
                <w:webHidden/>
              </w:rPr>
              <w:instrText xml:space="preserve"> PAGEREF _Toc54184415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0BD70E88" w14:textId="473E6896"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16" w:history="1">
            <w:r w:rsidR="002512EB" w:rsidRPr="00B3042C">
              <w:rPr>
                <w:rStyle w:val="Hyperlink"/>
                <w:noProof/>
              </w:rPr>
              <w:t>4.1</w:t>
            </w:r>
            <w:r w:rsidR="002512EB">
              <w:rPr>
                <w:rFonts w:asciiTheme="minorHAnsi" w:eastAsiaTheme="minorEastAsia" w:hAnsiTheme="minorHAnsi"/>
                <w:noProof/>
                <w:lang w:eastAsia="de-DE"/>
              </w:rPr>
              <w:tab/>
            </w:r>
            <w:r w:rsidR="002512EB" w:rsidRPr="00B3042C">
              <w:rPr>
                <w:rStyle w:val="Hyperlink"/>
                <w:noProof/>
              </w:rPr>
              <w:t>HTML</w:t>
            </w:r>
            <w:r w:rsidR="002512EB">
              <w:rPr>
                <w:noProof/>
                <w:webHidden/>
              </w:rPr>
              <w:tab/>
            </w:r>
            <w:r w:rsidR="002512EB">
              <w:rPr>
                <w:noProof/>
                <w:webHidden/>
              </w:rPr>
              <w:fldChar w:fldCharType="begin"/>
            </w:r>
            <w:r w:rsidR="002512EB">
              <w:rPr>
                <w:noProof/>
                <w:webHidden/>
              </w:rPr>
              <w:instrText xml:space="preserve"> PAGEREF _Toc54184416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54552257" w14:textId="03CBA2DA"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17" w:history="1">
            <w:r w:rsidR="002512EB" w:rsidRPr="00B3042C">
              <w:rPr>
                <w:rStyle w:val="Hyperlink"/>
                <w:noProof/>
              </w:rPr>
              <w:t>4.2</w:t>
            </w:r>
            <w:r w:rsidR="002512EB">
              <w:rPr>
                <w:rFonts w:asciiTheme="minorHAnsi" w:eastAsiaTheme="minorEastAsia" w:hAnsiTheme="minorHAnsi"/>
                <w:noProof/>
                <w:lang w:eastAsia="de-DE"/>
              </w:rPr>
              <w:tab/>
            </w:r>
            <w:r w:rsidR="002512EB" w:rsidRPr="00B3042C">
              <w:rPr>
                <w:rStyle w:val="Hyperlink"/>
                <w:noProof/>
              </w:rPr>
              <w:t>CSS</w:t>
            </w:r>
            <w:r w:rsidR="002512EB">
              <w:rPr>
                <w:noProof/>
                <w:webHidden/>
              </w:rPr>
              <w:tab/>
            </w:r>
            <w:r w:rsidR="002512EB">
              <w:rPr>
                <w:noProof/>
                <w:webHidden/>
              </w:rPr>
              <w:fldChar w:fldCharType="begin"/>
            </w:r>
            <w:r w:rsidR="002512EB">
              <w:rPr>
                <w:noProof/>
                <w:webHidden/>
              </w:rPr>
              <w:instrText xml:space="preserve"> PAGEREF _Toc54184417 \h </w:instrText>
            </w:r>
            <w:r w:rsidR="002512EB">
              <w:rPr>
                <w:noProof/>
                <w:webHidden/>
              </w:rPr>
            </w:r>
            <w:r w:rsidR="002512EB">
              <w:rPr>
                <w:noProof/>
                <w:webHidden/>
              </w:rPr>
              <w:fldChar w:fldCharType="separate"/>
            </w:r>
            <w:r w:rsidR="002512EB">
              <w:rPr>
                <w:noProof/>
                <w:webHidden/>
              </w:rPr>
              <w:t>20</w:t>
            </w:r>
            <w:r w:rsidR="002512EB">
              <w:rPr>
                <w:noProof/>
                <w:webHidden/>
              </w:rPr>
              <w:fldChar w:fldCharType="end"/>
            </w:r>
          </w:hyperlink>
        </w:p>
        <w:p w14:paraId="61134084" w14:textId="1711503B"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18" w:history="1">
            <w:r w:rsidR="002512EB" w:rsidRPr="00B3042C">
              <w:rPr>
                <w:rStyle w:val="Hyperlink"/>
                <w:noProof/>
              </w:rPr>
              <w:t>4.3</w:t>
            </w:r>
            <w:r w:rsidR="002512EB">
              <w:rPr>
                <w:rFonts w:asciiTheme="minorHAnsi" w:eastAsiaTheme="minorEastAsia" w:hAnsiTheme="minorHAnsi"/>
                <w:noProof/>
                <w:lang w:eastAsia="de-DE"/>
              </w:rPr>
              <w:tab/>
            </w:r>
            <w:r w:rsidR="002512EB" w:rsidRPr="00B3042C">
              <w:rPr>
                <w:rStyle w:val="Hyperlink"/>
                <w:noProof/>
              </w:rPr>
              <w:t>JavaScript</w:t>
            </w:r>
            <w:r w:rsidR="002512EB">
              <w:rPr>
                <w:noProof/>
                <w:webHidden/>
              </w:rPr>
              <w:tab/>
            </w:r>
            <w:r w:rsidR="002512EB">
              <w:rPr>
                <w:noProof/>
                <w:webHidden/>
              </w:rPr>
              <w:fldChar w:fldCharType="begin"/>
            </w:r>
            <w:r w:rsidR="002512EB">
              <w:rPr>
                <w:noProof/>
                <w:webHidden/>
              </w:rPr>
              <w:instrText xml:space="preserve"> PAGEREF _Toc54184418 \h </w:instrText>
            </w:r>
            <w:r w:rsidR="002512EB">
              <w:rPr>
                <w:noProof/>
                <w:webHidden/>
              </w:rPr>
            </w:r>
            <w:r w:rsidR="002512EB">
              <w:rPr>
                <w:noProof/>
                <w:webHidden/>
              </w:rPr>
              <w:fldChar w:fldCharType="separate"/>
            </w:r>
            <w:r w:rsidR="002512EB">
              <w:rPr>
                <w:noProof/>
                <w:webHidden/>
              </w:rPr>
              <w:t>21</w:t>
            </w:r>
            <w:r w:rsidR="002512EB">
              <w:rPr>
                <w:noProof/>
                <w:webHidden/>
              </w:rPr>
              <w:fldChar w:fldCharType="end"/>
            </w:r>
          </w:hyperlink>
        </w:p>
        <w:p w14:paraId="3A9EEAC9" w14:textId="41111140"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19" w:history="1">
            <w:r w:rsidR="002512EB" w:rsidRPr="00B3042C">
              <w:rPr>
                <w:rStyle w:val="Hyperlink"/>
                <w:noProof/>
              </w:rPr>
              <w:t>4.4</w:t>
            </w:r>
            <w:r w:rsidR="002512EB">
              <w:rPr>
                <w:rFonts w:asciiTheme="minorHAnsi" w:eastAsiaTheme="minorEastAsia" w:hAnsiTheme="minorHAnsi"/>
                <w:noProof/>
                <w:lang w:eastAsia="de-DE"/>
              </w:rPr>
              <w:tab/>
            </w:r>
            <w:r w:rsidR="002512EB" w:rsidRPr="00B3042C">
              <w:rPr>
                <w:rStyle w:val="Hyperlink"/>
                <w:noProof/>
              </w:rPr>
              <w:t>Java</w:t>
            </w:r>
            <w:r w:rsidR="002512EB">
              <w:rPr>
                <w:noProof/>
                <w:webHidden/>
              </w:rPr>
              <w:tab/>
            </w:r>
            <w:r w:rsidR="002512EB">
              <w:rPr>
                <w:noProof/>
                <w:webHidden/>
              </w:rPr>
              <w:fldChar w:fldCharType="begin"/>
            </w:r>
            <w:r w:rsidR="002512EB">
              <w:rPr>
                <w:noProof/>
                <w:webHidden/>
              </w:rPr>
              <w:instrText xml:space="preserve"> PAGEREF _Toc54184419 \h </w:instrText>
            </w:r>
            <w:r w:rsidR="002512EB">
              <w:rPr>
                <w:noProof/>
                <w:webHidden/>
              </w:rPr>
            </w:r>
            <w:r w:rsidR="002512EB">
              <w:rPr>
                <w:noProof/>
                <w:webHidden/>
              </w:rPr>
              <w:fldChar w:fldCharType="separate"/>
            </w:r>
            <w:r w:rsidR="002512EB">
              <w:rPr>
                <w:noProof/>
                <w:webHidden/>
              </w:rPr>
              <w:t>22</w:t>
            </w:r>
            <w:r w:rsidR="002512EB">
              <w:rPr>
                <w:noProof/>
                <w:webHidden/>
              </w:rPr>
              <w:fldChar w:fldCharType="end"/>
            </w:r>
          </w:hyperlink>
        </w:p>
        <w:p w14:paraId="7DA1EAE5" w14:textId="00A22299"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20" w:history="1">
            <w:r w:rsidR="002512EB" w:rsidRPr="00B3042C">
              <w:rPr>
                <w:rStyle w:val="Hyperlink"/>
                <w:noProof/>
              </w:rPr>
              <w:t>4.5</w:t>
            </w:r>
            <w:r w:rsidR="002512EB">
              <w:rPr>
                <w:rFonts w:asciiTheme="minorHAnsi" w:eastAsiaTheme="minorEastAsia" w:hAnsiTheme="minorHAnsi"/>
                <w:noProof/>
                <w:lang w:eastAsia="de-DE"/>
              </w:rPr>
              <w:tab/>
            </w:r>
            <w:r w:rsidR="002512EB" w:rsidRPr="00B3042C">
              <w:rPr>
                <w:rStyle w:val="Hyperlink"/>
                <w:noProof/>
              </w:rPr>
              <w:t>Thymeleaf</w:t>
            </w:r>
            <w:r w:rsidR="002512EB">
              <w:rPr>
                <w:noProof/>
                <w:webHidden/>
              </w:rPr>
              <w:tab/>
            </w:r>
            <w:r w:rsidR="002512EB">
              <w:rPr>
                <w:noProof/>
                <w:webHidden/>
              </w:rPr>
              <w:fldChar w:fldCharType="begin"/>
            </w:r>
            <w:r w:rsidR="002512EB">
              <w:rPr>
                <w:noProof/>
                <w:webHidden/>
              </w:rPr>
              <w:instrText xml:space="preserve"> PAGEREF _Toc54184420 \h </w:instrText>
            </w:r>
            <w:r w:rsidR="002512EB">
              <w:rPr>
                <w:noProof/>
                <w:webHidden/>
              </w:rPr>
            </w:r>
            <w:r w:rsidR="002512EB">
              <w:rPr>
                <w:noProof/>
                <w:webHidden/>
              </w:rPr>
              <w:fldChar w:fldCharType="separate"/>
            </w:r>
            <w:r w:rsidR="002512EB">
              <w:rPr>
                <w:noProof/>
                <w:webHidden/>
              </w:rPr>
              <w:t>23</w:t>
            </w:r>
            <w:r w:rsidR="002512EB">
              <w:rPr>
                <w:noProof/>
                <w:webHidden/>
              </w:rPr>
              <w:fldChar w:fldCharType="end"/>
            </w:r>
          </w:hyperlink>
        </w:p>
        <w:p w14:paraId="47BD5724" w14:textId="7F9209A2"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21" w:history="1">
            <w:r w:rsidR="002512EB" w:rsidRPr="00B3042C">
              <w:rPr>
                <w:rStyle w:val="Hyperlink"/>
                <w:noProof/>
              </w:rPr>
              <w:t>4.6</w:t>
            </w:r>
            <w:r w:rsidR="002512EB">
              <w:rPr>
                <w:rFonts w:asciiTheme="minorHAnsi" w:eastAsiaTheme="minorEastAsia" w:hAnsiTheme="minorHAnsi"/>
                <w:noProof/>
                <w:lang w:eastAsia="de-DE"/>
              </w:rPr>
              <w:tab/>
            </w:r>
            <w:r w:rsidR="002512EB" w:rsidRPr="00B3042C">
              <w:rPr>
                <w:rStyle w:val="Hyperlink"/>
                <w:noProof/>
              </w:rPr>
              <w:t>Spring</w:t>
            </w:r>
            <w:r w:rsidR="002512EB">
              <w:rPr>
                <w:noProof/>
                <w:webHidden/>
              </w:rPr>
              <w:tab/>
            </w:r>
            <w:r w:rsidR="002512EB">
              <w:rPr>
                <w:noProof/>
                <w:webHidden/>
              </w:rPr>
              <w:fldChar w:fldCharType="begin"/>
            </w:r>
            <w:r w:rsidR="002512EB">
              <w:rPr>
                <w:noProof/>
                <w:webHidden/>
              </w:rPr>
              <w:instrText xml:space="preserve"> PAGEREF _Toc54184421 \h </w:instrText>
            </w:r>
            <w:r w:rsidR="002512EB">
              <w:rPr>
                <w:noProof/>
                <w:webHidden/>
              </w:rPr>
            </w:r>
            <w:r w:rsidR="002512EB">
              <w:rPr>
                <w:noProof/>
                <w:webHidden/>
              </w:rPr>
              <w:fldChar w:fldCharType="separate"/>
            </w:r>
            <w:r w:rsidR="002512EB">
              <w:rPr>
                <w:noProof/>
                <w:webHidden/>
              </w:rPr>
              <w:t>24</w:t>
            </w:r>
            <w:r w:rsidR="002512EB">
              <w:rPr>
                <w:noProof/>
                <w:webHidden/>
              </w:rPr>
              <w:fldChar w:fldCharType="end"/>
            </w:r>
          </w:hyperlink>
        </w:p>
        <w:p w14:paraId="45C4D4F9" w14:textId="23F9A48C"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22" w:history="1">
            <w:r w:rsidR="002512EB" w:rsidRPr="00B3042C">
              <w:rPr>
                <w:rStyle w:val="Hyperlink"/>
                <w:noProof/>
              </w:rPr>
              <w:t>4.6.1</w:t>
            </w:r>
            <w:r w:rsidR="002512EB">
              <w:rPr>
                <w:rFonts w:asciiTheme="minorHAnsi" w:eastAsiaTheme="minorEastAsia" w:hAnsiTheme="minorHAnsi"/>
                <w:noProof/>
                <w:lang w:eastAsia="de-DE"/>
              </w:rPr>
              <w:tab/>
            </w:r>
            <w:r w:rsidR="002512EB" w:rsidRPr="00B3042C">
              <w:rPr>
                <w:rStyle w:val="Hyperlink"/>
                <w:noProof/>
              </w:rPr>
              <w:t>Gründe für die Nutzung von Spring</w:t>
            </w:r>
            <w:r w:rsidR="002512EB">
              <w:rPr>
                <w:noProof/>
                <w:webHidden/>
              </w:rPr>
              <w:tab/>
            </w:r>
            <w:r w:rsidR="002512EB">
              <w:rPr>
                <w:noProof/>
                <w:webHidden/>
              </w:rPr>
              <w:fldChar w:fldCharType="begin"/>
            </w:r>
            <w:r w:rsidR="002512EB">
              <w:rPr>
                <w:noProof/>
                <w:webHidden/>
              </w:rPr>
              <w:instrText xml:space="preserve"> PAGEREF _Toc54184422 \h </w:instrText>
            </w:r>
            <w:r w:rsidR="002512EB">
              <w:rPr>
                <w:noProof/>
                <w:webHidden/>
              </w:rPr>
            </w:r>
            <w:r w:rsidR="002512EB">
              <w:rPr>
                <w:noProof/>
                <w:webHidden/>
              </w:rPr>
              <w:fldChar w:fldCharType="separate"/>
            </w:r>
            <w:r w:rsidR="002512EB">
              <w:rPr>
                <w:noProof/>
                <w:webHidden/>
              </w:rPr>
              <w:t>25</w:t>
            </w:r>
            <w:r w:rsidR="002512EB">
              <w:rPr>
                <w:noProof/>
                <w:webHidden/>
              </w:rPr>
              <w:fldChar w:fldCharType="end"/>
            </w:r>
          </w:hyperlink>
        </w:p>
        <w:p w14:paraId="2B2B2694" w14:textId="4090B82A"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23" w:history="1">
            <w:r w:rsidR="002512EB" w:rsidRPr="00B3042C">
              <w:rPr>
                <w:rStyle w:val="Hyperlink"/>
                <w:noProof/>
              </w:rPr>
              <w:t>4.6.2</w:t>
            </w:r>
            <w:r w:rsidR="002512EB">
              <w:rPr>
                <w:rFonts w:asciiTheme="minorHAnsi" w:eastAsiaTheme="minorEastAsia" w:hAnsiTheme="minorHAnsi"/>
                <w:noProof/>
                <w:lang w:eastAsia="de-DE"/>
              </w:rPr>
              <w:tab/>
            </w:r>
            <w:r w:rsidR="002512EB" w:rsidRPr="00B3042C">
              <w:rPr>
                <w:rStyle w:val="Hyperlink"/>
                <w:noProof/>
              </w:rPr>
              <w:t>Erweiterungen von Spring</w:t>
            </w:r>
            <w:r w:rsidR="002512EB">
              <w:rPr>
                <w:noProof/>
                <w:webHidden/>
              </w:rPr>
              <w:tab/>
            </w:r>
            <w:r w:rsidR="002512EB">
              <w:rPr>
                <w:noProof/>
                <w:webHidden/>
              </w:rPr>
              <w:fldChar w:fldCharType="begin"/>
            </w:r>
            <w:r w:rsidR="002512EB">
              <w:rPr>
                <w:noProof/>
                <w:webHidden/>
              </w:rPr>
              <w:instrText xml:space="preserve"> PAGEREF _Toc54184423 \h </w:instrText>
            </w:r>
            <w:r w:rsidR="002512EB">
              <w:rPr>
                <w:noProof/>
                <w:webHidden/>
              </w:rPr>
            </w:r>
            <w:r w:rsidR="002512EB">
              <w:rPr>
                <w:noProof/>
                <w:webHidden/>
              </w:rPr>
              <w:fldChar w:fldCharType="separate"/>
            </w:r>
            <w:r w:rsidR="002512EB">
              <w:rPr>
                <w:noProof/>
                <w:webHidden/>
              </w:rPr>
              <w:t>26</w:t>
            </w:r>
            <w:r w:rsidR="002512EB">
              <w:rPr>
                <w:noProof/>
                <w:webHidden/>
              </w:rPr>
              <w:fldChar w:fldCharType="end"/>
            </w:r>
          </w:hyperlink>
        </w:p>
        <w:p w14:paraId="3173D89A" w14:textId="29DC5F96"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24" w:history="1">
            <w:r w:rsidR="002512EB" w:rsidRPr="00B3042C">
              <w:rPr>
                <w:rStyle w:val="Hyperlink"/>
                <w:noProof/>
              </w:rPr>
              <w:t>5</w:t>
            </w:r>
            <w:r w:rsidR="002512EB">
              <w:rPr>
                <w:rFonts w:asciiTheme="minorHAnsi" w:eastAsiaTheme="minorEastAsia" w:hAnsiTheme="minorHAnsi"/>
                <w:noProof/>
                <w:lang w:eastAsia="de-DE"/>
              </w:rPr>
              <w:tab/>
            </w:r>
            <w:r w:rsidR="002512EB" w:rsidRPr="00B3042C">
              <w:rPr>
                <w:rStyle w:val="Hyperlink"/>
                <w:noProof/>
              </w:rPr>
              <w:t>Datenbanken</w:t>
            </w:r>
            <w:r w:rsidR="002512EB">
              <w:rPr>
                <w:noProof/>
                <w:webHidden/>
              </w:rPr>
              <w:tab/>
            </w:r>
            <w:r w:rsidR="002512EB">
              <w:rPr>
                <w:noProof/>
                <w:webHidden/>
              </w:rPr>
              <w:fldChar w:fldCharType="begin"/>
            </w:r>
            <w:r w:rsidR="002512EB">
              <w:rPr>
                <w:noProof/>
                <w:webHidden/>
              </w:rPr>
              <w:instrText xml:space="preserve"> PAGEREF _Toc54184424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44967CF" w14:textId="74167EF2"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30" w:history="1">
            <w:r w:rsidR="002512EB" w:rsidRPr="00B3042C">
              <w:rPr>
                <w:rStyle w:val="Hyperlink"/>
                <w:noProof/>
              </w:rPr>
              <w:t>5.1</w:t>
            </w:r>
            <w:r w:rsidR="002512EB">
              <w:rPr>
                <w:rFonts w:asciiTheme="minorHAnsi" w:eastAsiaTheme="minorEastAsia" w:hAnsiTheme="minorHAnsi"/>
                <w:noProof/>
                <w:lang w:eastAsia="de-DE"/>
              </w:rPr>
              <w:tab/>
            </w:r>
            <w:r w:rsidR="002512EB" w:rsidRPr="00B3042C">
              <w:rPr>
                <w:rStyle w:val="Hyperlink"/>
                <w:noProof/>
              </w:rPr>
              <w:t>Auswahl des Datenbankmodells</w:t>
            </w:r>
            <w:r w:rsidR="002512EB">
              <w:rPr>
                <w:noProof/>
                <w:webHidden/>
              </w:rPr>
              <w:tab/>
            </w:r>
            <w:r w:rsidR="002512EB">
              <w:rPr>
                <w:noProof/>
                <w:webHidden/>
              </w:rPr>
              <w:fldChar w:fldCharType="begin"/>
            </w:r>
            <w:r w:rsidR="002512EB">
              <w:rPr>
                <w:noProof/>
                <w:webHidden/>
              </w:rPr>
              <w:instrText xml:space="preserve"> PAGEREF _Toc54184430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F203E33" w14:textId="5CF04429" w:rsidR="002512EB" w:rsidRP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31" w:history="1">
            <w:r w:rsidR="002512EB" w:rsidRPr="002512EB">
              <w:rPr>
                <w:rStyle w:val="Hyperlink"/>
                <w:rFonts w:cs="Arial"/>
                <w:noProof/>
              </w:rPr>
              <w:t>5.1.1</w:t>
            </w:r>
            <w:r w:rsidR="002512EB" w:rsidRPr="002512EB">
              <w:rPr>
                <w:rFonts w:asciiTheme="minorHAnsi" w:eastAsiaTheme="minorEastAsia" w:hAnsiTheme="minorHAnsi"/>
                <w:noProof/>
                <w:lang w:eastAsia="de-DE"/>
              </w:rPr>
              <w:tab/>
            </w:r>
            <w:r w:rsidR="002512EB" w:rsidRPr="002512EB">
              <w:rPr>
                <w:rStyle w:val="Hyperlink"/>
                <w:rFonts w:cs="Arial"/>
                <w:noProof/>
              </w:rPr>
              <w:t>Hierarchisch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1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2FF07BE" w14:textId="58B2BE45" w:rsidR="002512EB" w:rsidRP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32" w:history="1">
            <w:r w:rsidR="002512EB" w:rsidRPr="002512EB">
              <w:rPr>
                <w:rStyle w:val="Hyperlink"/>
                <w:rFonts w:cs="Arial"/>
                <w:noProof/>
              </w:rPr>
              <w:t>5.1.2</w:t>
            </w:r>
            <w:r w:rsidR="002512EB" w:rsidRPr="002512EB">
              <w:rPr>
                <w:rFonts w:asciiTheme="minorHAnsi" w:eastAsiaTheme="minorEastAsia" w:hAnsiTheme="minorHAnsi"/>
                <w:noProof/>
                <w:lang w:eastAsia="de-DE"/>
              </w:rPr>
              <w:tab/>
            </w:r>
            <w:r w:rsidR="002512EB" w:rsidRPr="002512EB">
              <w:rPr>
                <w:rStyle w:val="Hyperlink"/>
                <w:rFonts w:cs="Arial"/>
                <w:noProof/>
              </w:rPr>
              <w:t>Vernetz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2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CD8B601" w14:textId="68F27A1A" w:rsidR="002512EB" w:rsidRP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33" w:history="1">
            <w:r w:rsidR="002512EB" w:rsidRPr="002512EB">
              <w:rPr>
                <w:rStyle w:val="Hyperlink"/>
                <w:rFonts w:cs="Arial"/>
                <w:noProof/>
              </w:rPr>
              <w:t>5.1.3</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3 \h </w:instrText>
            </w:r>
            <w:r w:rsidR="002512EB" w:rsidRPr="002512EB">
              <w:rPr>
                <w:noProof/>
                <w:webHidden/>
              </w:rPr>
            </w:r>
            <w:r w:rsidR="002512EB" w:rsidRPr="002512EB">
              <w:rPr>
                <w:noProof/>
                <w:webHidden/>
              </w:rPr>
              <w:fldChar w:fldCharType="separate"/>
            </w:r>
            <w:r w:rsidR="002512EB" w:rsidRPr="002512EB">
              <w:rPr>
                <w:noProof/>
                <w:webHidden/>
              </w:rPr>
              <w:t>31</w:t>
            </w:r>
            <w:r w:rsidR="002512EB" w:rsidRPr="002512EB">
              <w:rPr>
                <w:noProof/>
                <w:webHidden/>
              </w:rPr>
              <w:fldChar w:fldCharType="end"/>
            </w:r>
          </w:hyperlink>
        </w:p>
        <w:p w14:paraId="5675DA8F" w14:textId="08C5302C" w:rsidR="002512EB" w:rsidRP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35" w:history="1">
            <w:r w:rsidR="002512EB" w:rsidRPr="002512EB">
              <w:rPr>
                <w:rStyle w:val="Hyperlink"/>
                <w:rFonts w:cs="Arial"/>
                <w:noProof/>
              </w:rPr>
              <w:t>5.1.4</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5 \h </w:instrText>
            </w:r>
            <w:r w:rsidR="002512EB" w:rsidRPr="002512EB">
              <w:rPr>
                <w:noProof/>
                <w:webHidden/>
              </w:rPr>
            </w:r>
            <w:r w:rsidR="002512EB" w:rsidRPr="002512EB">
              <w:rPr>
                <w:noProof/>
                <w:webHidden/>
              </w:rPr>
              <w:fldChar w:fldCharType="separate"/>
            </w:r>
            <w:r w:rsidR="002512EB" w:rsidRPr="002512EB">
              <w:rPr>
                <w:noProof/>
                <w:webHidden/>
              </w:rPr>
              <w:t>32</w:t>
            </w:r>
            <w:r w:rsidR="002512EB" w:rsidRPr="002512EB">
              <w:rPr>
                <w:noProof/>
                <w:webHidden/>
              </w:rPr>
              <w:fldChar w:fldCharType="end"/>
            </w:r>
          </w:hyperlink>
        </w:p>
        <w:p w14:paraId="024E8D0D" w14:textId="1EF7699C"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36" w:history="1">
            <w:r w:rsidR="002512EB" w:rsidRPr="00B3042C">
              <w:rPr>
                <w:rStyle w:val="Hyperlink"/>
                <w:noProof/>
              </w:rPr>
              <w:t>6</w:t>
            </w:r>
            <w:r w:rsidR="002512EB">
              <w:rPr>
                <w:rFonts w:asciiTheme="minorHAnsi" w:eastAsiaTheme="minorEastAsia" w:hAnsiTheme="minorHAnsi"/>
                <w:noProof/>
                <w:lang w:eastAsia="de-DE"/>
              </w:rPr>
              <w:tab/>
            </w:r>
            <w:r w:rsidR="002512EB" w:rsidRPr="00B3042C">
              <w:rPr>
                <w:rStyle w:val="Hyperlink"/>
                <w:noProof/>
              </w:rPr>
              <w:t>Schnittstellen</w:t>
            </w:r>
            <w:r w:rsidR="002512EB">
              <w:rPr>
                <w:noProof/>
                <w:webHidden/>
              </w:rPr>
              <w:tab/>
            </w:r>
            <w:r w:rsidR="002512EB">
              <w:rPr>
                <w:noProof/>
                <w:webHidden/>
              </w:rPr>
              <w:fldChar w:fldCharType="begin"/>
            </w:r>
            <w:r w:rsidR="002512EB">
              <w:rPr>
                <w:noProof/>
                <w:webHidden/>
              </w:rPr>
              <w:instrText xml:space="preserve"> PAGEREF _Toc54184436 \h </w:instrText>
            </w:r>
            <w:r w:rsidR="002512EB">
              <w:rPr>
                <w:noProof/>
                <w:webHidden/>
              </w:rPr>
            </w:r>
            <w:r w:rsidR="002512EB">
              <w:rPr>
                <w:noProof/>
                <w:webHidden/>
              </w:rPr>
              <w:fldChar w:fldCharType="separate"/>
            </w:r>
            <w:r w:rsidR="002512EB">
              <w:rPr>
                <w:noProof/>
                <w:webHidden/>
              </w:rPr>
              <w:t>34</w:t>
            </w:r>
            <w:r w:rsidR="002512EB">
              <w:rPr>
                <w:noProof/>
                <w:webHidden/>
              </w:rPr>
              <w:fldChar w:fldCharType="end"/>
            </w:r>
          </w:hyperlink>
        </w:p>
        <w:p w14:paraId="1A85CAD2" w14:textId="506140F8"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37" w:history="1">
            <w:r w:rsidR="002512EB" w:rsidRPr="00B3042C">
              <w:rPr>
                <w:rStyle w:val="Hyperlink"/>
                <w:noProof/>
              </w:rPr>
              <w:t>7</w:t>
            </w:r>
            <w:r w:rsidR="002512EB">
              <w:rPr>
                <w:rFonts w:asciiTheme="minorHAnsi" w:eastAsiaTheme="minorEastAsia" w:hAnsiTheme="minorHAnsi"/>
                <w:noProof/>
                <w:lang w:eastAsia="de-DE"/>
              </w:rPr>
              <w:tab/>
            </w:r>
            <w:r w:rsidR="002512EB" w:rsidRPr="00B3042C">
              <w:rPr>
                <w:rStyle w:val="Hyperlink"/>
                <w:noProof/>
              </w:rPr>
              <w:t>Beschreibung des Quellcodes</w:t>
            </w:r>
            <w:r w:rsidR="002512EB">
              <w:rPr>
                <w:noProof/>
                <w:webHidden/>
              </w:rPr>
              <w:tab/>
            </w:r>
            <w:r w:rsidR="002512EB">
              <w:rPr>
                <w:noProof/>
                <w:webHidden/>
              </w:rPr>
              <w:fldChar w:fldCharType="begin"/>
            </w:r>
            <w:r w:rsidR="002512EB">
              <w:rPr>
                <w:noProof/>
                <w:webHidden/>
              </w:rPr>
              <w:instrText xml:space="preserve"> PAGEREF _Toc54184437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19C29C61" w14:textId="02111E2F"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38" w:history="1">
            <w:r w:rsidR="002512EB" w:rsidRPr="00B3042C">
              <w:rPr>
                <w:rStyle w:val="Hyperlink"/>
                <w:noProof/>
              </w:rPr>
              <w:t>7.1</w:t>
            </w:r>
            <w:r w:rsidR="002512EB">
              <w:rPr>
                <w:rFonts w:asciiTheme="minorHAnsi" w:eastAsiaTheme="minorEastAsia" w:hAnsiTheme="minorHAnsi"/>
                <w:noProof/>
                <w:lang w:eastAsia="de-DE"/>
              </w:rPr>
              <w:tab/>
            </w:r>
            <w:r w:rsidR="002512EB" w:rsidRPr="00B3042C">
              <w:rPr>
                <w:rStyle w:val="Hyperlink"/>
                <w:noProof/>
              </w:rPr>
              <w:t>Frontend</w:t>
            </w:r>
            <w:r w:rsidR="002512EB">
              <w:rPr>
                <w:noProof/>
                <w:webHidden/>
              </w:rPr>
              <w:tab/>
            </w:r>
            <w:r w:rsidR="002512EB">
              <w:rPr>
                <w:noProof/>
                <w:webHidden/>
              </w:rPr>
              <w:fldChar w:fldCharType="begin"/>
            </w:r>
            <w:r w:rsidR="002512EB">
              <w:rPr>
                <w:noProof/>
                <w:webHidden/>
              </w:rPr>
              <w:instrText xml:space="preserve"> PAGEREF _Toc54184438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59F607A8" w14:textId="39E5EC51"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39" w:history="1">
            <w:r w:rsidR="002512EB" w:rsidRPr="00B3042C">
              <w:rPr>
                <w:rStyle w:val="Hyperlink"/>
                <w:noProof/>
              </w:rPr>
              <w:t>7.1.1</w:t>
            </w:r>
            <w:r w:rsidR="002512EB">
              <w:rPr>
                <w:rFonts w:asciiTheme="minorHAnsi" w:eastAsiaTheme="minorEastAsia" w:hAnsiTheme="minorHAnsi"/>
                <w:noProof/>
                <w:lang w:eastAsia="de-DE"/>
              </w:rPr>
              <w:tab/>
            </w:r>
            <w:r w:rsidR="002512EB" w:rsidRPr="00B3042C">
              <w:rPr>
                <w:rStyle w:val="Hyperlink"/>
                <w:noProof/>
              </w:rPr>
              <w:t>Entwicklungsablauf</w:t>
            </w:r>
            <w:r w:rsidR="002512EB">
              <w:rPr>
                <w:noProof/>
                <w:webHidden/>
              </w:rPr>
              <w:tab/>
            </w:r>
            <w:r w:rsidR="002512EB">
              <w:rPr>
                <w:noProof/>
                <w:webHidden/>
              </w:rPr>
              <w:fldChar w:fldCharType="begin"/>
            </w:r>
            <w:r w:rsidR="002512EB">
              <w:rPr>
                <w:noProof/>
                <w:webHidden/>
              </w:rPr>
              <w:instrText xml:space="preserve"> PAGEREF _Toc54184439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4E90B0BD" w14:textId="70511814"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40" w:history="1">
            <w:r w:rsidR="002512EB" w:rsidRPr="00B3042C">
              <w:rPr>
                <w:rStyle w:val="Hyperlink"/>
                <w:noProof/>
              </w:rPr>
              <w:t>7.1.2</w:t>
            </w:r>
            <w:r w:rsidR="002512EB">
              <w:rPr>
                <w:rFonts w:asciiTheme="minorHAnsi" w:eastAsiaTheme="minorEastAsia" w:hAnsiTheme="minorHAnsi"/>
                <w:noProof/>
                <w:lang w:eastAsia="de-DE"/>
              </w:rPr>
              <w:tab/>
            </w:r>
            <w:r w:rsidR="002512EB" w:rsidRPr="00B3042C">
              <w:rPr>
                <w:rStyle w:val="Hyperlink"/>
                <w:noProof/>
              </w:rPr>
              <w:t>Beschreibung der technischen Umsetzung</w:t>
            </w:r>
            <w:r w:rsidR="002512EB">
              <w:rPr>
                <w:noProof/>
                <w:webHidden/>
              </w:rPr>
              <w:tab/>
            </w:r>
            <w:r w:rsidR="002512EB">
              <w:rPr>
                <w:noProof/>
                <w:webHidden/>
              </w:rPr>
              <w:fldChar w:fldCharType="begin"/>
            </w:r>
            <w:r w:rsidR="002512EB">
              <w:rPr>
                <w:noProof/>
                <w:webHidden/>
              </w:rPr>
              <w:instrText xml:space="preserve"> PAGEREF _Toc54184440 \h </w:instrText>
            </w:r>
            <w:r w:rsidR="002512EB">
              <w:rPr>
                <w:noProof/>
                <w:webHidden/>
              </w:rPr>
            </w:r>
            <w:r w:rsidR="002512EB">
              <w:rPr>
                <w:noProof/>
                <w:webHidden/>
              </w:rPr>
              <w:fldChar w:fldCharType="separate"/>
            </w:r>
            <w:r w:rsidR="002512EB">
              <w:rPr>
                <w:noProof/>
                <w:webHidden/>
              </w:rPr>
              <w:t>38</w:t>
            </w:r>
            <w:r w:rsidR="002512EB">
              <w:rPr>
                <w:noProof/>
                <w:webHidden/>
              </w:rPr>
              <w:fldChar w:fldCharType="end"/>
            </w:r>
          </w:hyperlink>
        </w:p>
        <w:p w14:paraId="1FD93467" w14:textId="4E6E3D6A"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41" w:history="1">
            <w:r w:rsidR="002512EB" w:rsidRPr="00B3042C">
              <w:rPr>
                <w:rStyle w:val="Hyperlink"/>
                <w:noProof/>
              </w:rPr>
              <w:t>7.1.3</w:t>
            </w:r>
            <w:r w:rsidR="002512EB">
              <w:rPr>
                <w:rFonts w:asciiTheme="minorHAnsi" w:eastAsiaTheme="minorEastAsia" w:hAnsiTheme="minorHAnsi"/>
                <w:noProof/>
                <w:lang w:eastAsia="de-DE"/>
              </w:rPr>
              <w:tab/>
            </w:r>
            <w:r w:rsidR="002512EB" w:rsidRPr="00B3042C">
              <w:rPr>
                <w:rStyle w:val="Hyperlink"/>
                <w:noProof/>
              </w:rPr>
              <w:t>Quellcode der Unterseiten</w:t>
            </w:r>
            <w:r w:rsidR="002512EB">
              <w:rPr>
                <w:noProof/>
                <w:webHidden/>
              </w:rPr>
              <w:tab/>
            </w:r>
            <w:r w:rsidR="002512EB">
              <w:rPr>
                <w:noProof/>
                <w:webHidden/>
              </w:rPr>
              <w:fldChar w:fldCharType="begin"/>
            </w:r>
            <w:r w:rsidR="002512EB">
              <w:rPr>
                <w:noProof/>
                <w:webHidden/>
              </w:rPr>
              <w:instrText xml:space="preserve"> PAGEREF _Toc54184441 \h </w:instrText>
            </w:r>
            <w:r w:rsidR="002512EB">
              <w:rPr>
                <w:noProof/>
                <w:webHidden/>
              </w:rPr>
            </w:r>
            <w:r w:rsidR="002512EB">
              <w:rPr>
                <w:noProof/>
                <w:webHidden/>
              </w:rPr>
              <w:fldChar w:fldCharType="separate"/>
            </w:r>
            <w:r w:rsidR="002512EB">
              <w:rPr>
                <w:noProof/>
                <w:webHidden/>
              </w:rPr>
              <w:t>42</w:t>
            </w:r>
            <w:r w:rsidR="002512EB">
              <w:rPr>
                <w:noProof/>
                <w:webHidden/>
              </w:rPr>
              <w:fldChar w:fldCharType="end"/>
            </w:r>
          </w:hyperlink>
        </w:p>
        <w:p w14:paraId="6ABC22EA" w14:textId="069A3FA4"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42" w:history="1">
            <w:r w:rsidR="002512EB" w:rsidRPr="00B3042C">
              <w:rPr>
                <w:rStyle w:val="Hyperlink"/>
                <w:noProof/>
              </w:rPr>
              <w:t>7.2</w:t>
            </w:r>
            <w:r w:rsidR="002512EB">
              <w:rPr>
                <w:rFonts w:asciiTheme="minorHAnsi" w:eastAsiaTheme="minorEastAsia" w:hAnsiTheme="minorHAnsi"/>
                <w:noProof/>
                <w:lang w:eastAsia="de-DE"/>
              </w:rPr>
              <w:tab/>
            </w:r>
            <w:r w:rsidR="002512EB" w:rsidRPr="00B3042C">
              <w:rPr>
                <w:rStyle w:val="Hyperlink"/>
                <w:noProof/>
              </w:rPr>
              <w:t>Backend / Webanbindung</w:t>
            </w:r>
            <w:r w:rsidR="002512EB">
              <w:rPr>
                <w:noProof/>
                <w:webHidden/>
              </w:rPr>
              <w:tab/>
            </w:r>
            <w:r w:rsidR="002512EB">
              <w:rPr>
                <w:noProof/>
                <w:webHidden/>
              </w:rPr>
              <w:fldChar w:fldCharType="begin"/>
            </w:r>
            <w:r w:rsidR="002512EB">
              <w:rPr>
                <w:noProof/>
                <w:webHidden/>
              </w:rPr>
              <w:instrText xml:space="preserve"> PAGEREF _Toc54184442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4E94607F" w14:textId="33571488"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43" w:history="1">
            <w:r w:rsidR="002512EB" w:rsidRPr="00B3042C">
              <w:rPr>
                <w:rStyle w:val="Hyperlink"/>
                <w:noProof/>
              </w:rPr>
              <w:t>7.2.1</w:t>
            </w:r>
            <w:r w:rsidR="002512EB">
              <w:rPr>
                <w:rFonts w:asciiTheme="minorHAnsi" w:eastAsiaTheme="minorEastAsia" w:hAnsiTheme="minorHAnsi"/>
                <w:noProof/>
                <w:lang w:eastAsia="de-DE"/>
              </w:rPr>
              <w:tab/>
            </w:r>
            <w:r w:rsidR="002512EB" w:rsidRPr="00B3042C">
              <w:rPr>
                <w:rStyle w:val="Hyperlink"/>
                <w:noProof/>
              </w:rPr>
              <w:t>Dateien, Struktur und Übermittlung</w:t>
            </w:r>
            <w:r w:rsidR="002512EB">
              <w:rPr>
                <w:noProof/>
                <w:webHidden/>
              </w:rPr>
              <w:tab/>
            </w:r>
            <w:r w:rsidR="002512EB">
              <w:rPr>
                <w:noProof/>
                <w:webHidden/>
              </w:rPr>
              <w:fldChar w:fldCharType="begin"/>
            </w:r>
            <w:r w:rsidR="002512EB">
              <w:rPr>
                <w:noProof/>
                <w:webHidden/>
              </w:rPr>
              <w:instrText xml:space="preserve"> PAGEREF _Toc54184443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2D46BAC9" w14:textId="38CC0C40" w:rsidR="002512EB" w:rsidRDefault="004533C8">
          <w:pPr>
            <w:pStyle w:val="Verzeichnis3"/>
            <w:tabs>
              <w:tab w:val="left" w:pos="1320"/>
              <w:tab w:val="right" w:leader="dot" w:pos="9060"/>
            </w:tabs>
            <w:rPr>
              <w:rFonts w:asciiTheme="minorHAnsi" w:eastAsiaTheme="minorEastAsia" w:hAnsiTheme="minorHAnsi"/>
              <w:noProof/>
              <w:lang w:eastAsia="de-DE"/>
            </w:rPr>
          </w:pPr>
          <w:hyperlink w:anchor="_Toc54184444" w:history="1">
            <w:r w:rsidR="002512EB" w:rsidRPr="00B3042C">
              <w:rPr>
                <w:rStyle w:val="Hyperlink"/>
                <w:noProof/>
              </w:rPr>
              <w:t>7.2.2</w:t>
            </w:r>
            <w:r w:rsidR="002512EB">
              <w:rPr>
                <w:rFonts w:asciiTheme="minorHAnsi" w:eastAsiaTheme="minorEastAsia" w:hAnsiTheme="minorHAnsi"/>
                <w:noProof/>
                <w:lang w:eastAsia="de-DE"/>
              </w:rPr>
              <w:tab/>
            </w:r>
            <w:r w:rsidR="002512EB" w:rsidRPr="00B3042C">
              <w:rPr>
                <w:rStyle w:val="Hyperlink"/>
                <w:noProof/>
              </w:rPr>
              <w:t>Darstellung auf dem Client</w:t>
            </w:r>
            <w:r w:rsidR="002512EB">
              <w:rPr>
                <w:noProof/>
                <w:webHidden/>
              </w:rPr>
              <w:tab/>
            </w:r>
            <w:r w:rsidR="002512EB">
              <w:rPr>
                <w:noProof/>
                <w:webHidden/>
              </w:rPr>
              <w:fldChar w:fldCharType="begin"/>
            </w:r>
            <w:r w:rsidR="002512EB">
              <w:rPr>
                <w:noProof/>
                <w:webHidden/>
              </w:rPr>
              <w:instrText xml:space="preserve"> PAGEREF _Toc54184444 \h </w:instrText>
            </w:r>
            <w:r w:rsidR="002512EB">
              <w:rPr>
                <w:noProof/>
                <w:webHidden/>
              </w:rPr>
            </w:r>
            <w:r w:rsidR="002512EB">
              <w:rPr>
                <w:noProof/>
                <w:webHidden/>
              </w:rPr>
              <w:fldChar w:fldCharType="separate"/>
            </w:r>
            <w:r w:rsidR="002512EB">
              <w:rPr>
                <w:noProof/>
                <w:webHidden/>
              </w:rPr>
              <w:t>45</w:t>
            </w:r>
            <w:r w:rsidR="002512EB">
              <w:rPr>
                <w:noProof/>
                <w:webHidden/>
              </w:rPr>
              <w:fldChar w:fldCharType="end"/>
            </w:r>
          </w:hyperlink>
        </w:p>
        <w:p w14:paraId="0D7871E9" w14:textId="561730A3"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45" w:history="1">
            <w:r w:rsidR="002512EB" w:rsidRPr="00B3042C">
              <w:rPr>
                <w:rStyle w:val="Hyperlink"/>
                <w:noProof/>
              </w:rPr>
              <w:t>7.3</w:t>
            </w:r>
            <w:r w:rsidR="002512EB">
              <w:rPr>
                <w:rFonts w:asciiTheme="minorHAnsi" w:eastAsiaTheme="minorEastAsia" w:hAnsiTheme="minorHAnsi"/>
                <w:noProof/>
                <w:lang w:eastAsia="de-DE"/>
              </w:rPr>
              <w:tab/>
            </w:r>
            <w:r w:rsidR="002512EB" w:rsidRPr="00B3042C">
              <w:rPr>
                <w:rStyle w:val="Hyperlink"/>
                <w:noProof/>
              </w:rPr>
              <w:t>Wartbarkeit / Änderbarkeit</w:t>
            </w:r>
            <w:r w:rsidR="002512EB">
              <w:rPr>
                <w:noProof/>
                <w:webHidden/>
              </w:rPr>
              <w:tab/>
            </w:r>
            <w:r w:rsidR="002512EB">
              <w:rPr>
                <w:noProof/>
                <w:webHidden/>
              </w:rPr>
              <w:fldChar w:fldCharType="begin"/>
            </w:r>
            <w:r w:rsidR="002512EB">
              <w:rPr>
                <w:noProof/>
                <w:webHidden/>
              </w:rPr>
              <w:instrText xml:space="preserve"> PAGEREF _Toc54184445 \h </w:instrText>
            </w:r>
            <w:r w:rsidR="002512EB">
              <w:rPr>
                <w:noProof/>
                <w:webHidden/>
              </w:rPr>
            </w:r>
            <w:r w:rsidR="002512EB">
              <w:rPr>
                <w:noProof/>
                <w:webHidden/>
              </w:rPr>
              <w:fldChar w:fldCharType="separate"/>
            </w:r>
            <w:r w:rsidR="002512EB">
              <w:rPr>
                <w:noProof/>
                <w:webHidden/>
              </w:rPr>
              <w:t>47</w:t>
            </w:r>
            <w:r w:rsidR="002512EB">
              <w:rPr>
                <w:noProof/>
                <w:webHidden/>
              </w:rPr>
              <w:fldChar w:fldCharType="end"/>
            </w:r>
          </w:hyperlink>
        </w:p>
        <w:p w14:paraId="60B6B6A8" w14:textId="66D4A0B0"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46" w:history="1">
            <w:r w:rsidR="002512EB" w:rsidRPr="00B3042C">
              <w:rPr>
                <w:rStyle w:val="Hyperlink"/>
                <w:noProof/>
              </w:rPr>
              <w:t>8</w:t>
            </w:r>
            <w:r w:rsidR="002512EB">
              <w:rPr>
                <w:rFonts w:asciiTheme="minorHAnsi" w:eastAsiaTheme="minorEastAsia" w:hAnsiTheme="minorHAnsi"/>
                <w:noProof/>
                <w:lang w:eastAsia="de-DE"/>
              </w:rPr>
              <w:tab/>
            </w:r>
            <w:r w:rsidR="002512EB" w:rsidRPr="00B3042C">
              <w:rPr>
                <w:rStyle w:val="Hyperlink"/>
                <w:noProof/>
              </w:rPr>
              <w:t>Berechtigungsverwaltung</w:t>
            </w:r>
            <w:r w:rsidR="002512EB">
              <w:rPr>
                <w:noProof/>
                <w:webHidden/>
              </w:rPr>
              <w:tab/>
            </w:r>
            <w:r w:rsidR="002512EB">
              <w:rPr>
                <w:noProof/>
                <w:webHidden/>
              </w:rPr>
              <w:fldChar w:fldCharType="begin"/>
            </w:r>
            <w:r w:rsidR="002512EB">
              <w:rPr>
                <w:noProof/>
                <w:webHidden/>
              </w:rPr>
              <w:instrText xml:space="preserve"> PAGEREF _Toc54184446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5C8A4204" w14:textId="339FA0C0"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47" w:history="1">
            <w:r w:rsidR="002512EB" w:rsidRPr="00B3042C">
              <w:rPr>
                <w:rStyle w:val="Hyperlink"/>
                <w:noProof/>
              </w:rPr>
              <w:t>8.1</w:t>
            </w:r>
            <w:r w:rsidR="002512EB">
              <w:rPr>
                <w:rFonts w:asciiTheme="minorHAnsi" w:eastAsiaTheme="minorEastAsia" w:hAnsiTheme="minorHAnsi"/>
                <w:noProof/>
                <w:lang w:eastAsia="de-DE"/>
              </w:rPr>
              <w:tab/>
            </w:r>
            <w:r w:rsidR="002512EB" w:rsidRPr="00B3042C">
              <w:rPr>
                <w:rStyle w:val="Hyperlink"/>
                <w:noProof/>
              </w:rPr>
              <w:t>Berechtigungsverwaltung generell</w:t>
            </w:r>
            <w:r w:rsidR="002512EB">
              <w:rPr>
                <w:noProof/>
                <w:webHidden/>
              </w:rPr>
              <w:tab/>
            </w:r>
            <w:r w:rsidR="002512EB">
              <w:rPr>
                <w:noProof/>
                <w:webHidden/>
              </w:rPr>
              <w:fldChar w:fldCharType="begin"/>
            </w:r>
            <w:r w:rsidR="002512EB">
              <w:rPr>
                <w:noProof/>
                <w:webHidden/>
              </w:rPr>
              <w:instrText xml:space="preserve"> PAGEREF _Toc54184447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3F137E60" w14:textId="1259088F" w:rsidR="002512EB" w:rsidRDefault="004533C8">
          <w:pPr>
            <w:pStyle w:val="Verzeichnis2"/>
            <w:tabs>
              <w:tab w:val="left" w:pos="880"/>
              <w:tab w:val="right" w:leader="dot" w:pos="9060"/>
            </w:tabs>
            <w:rPr>
              <w:rFonts w:asciiTheme="minorHAnsi" w:eastAsiaTheme="minorEastAsia" w:hAnsiTheme="minorHAnsi"/>
              <w:noProof/>
              <w:lang w:eastAsia="de-DE"/>
            </w:rPr>
          </w:pPr>
          <w:hyperlink w:anchor="_Toc54184448" w:history="1">
            <w:r w:rsidR="002512EB" w:rsidRPr="00B3042C">
              <w:rPr>
                <w:rStyle w:val="Hyperlink"/>
                <w:noProof/>
              </w:rPr>
              <w:t>8.2</w:t>
            </w:r>
            <w:r w:rsidR="002512EB">
              <w:rPr>
                <w:rFonts w:asciiTheme="minorHAnsi" w:eastAsiaTheme="minorEastAsia" w:hAnsiTheme="minorHAnsi"/>
                <w:noProof/>
                <w:lang w:eastAsia="de-DE"/>
              </w:rPr>
              <w:tab/>
            </w:r>
            <w:r w:rsidR="002512EB" w:rsidRPr="00B3042C">
              <w:rPr>
                <w:rStyle w:val="Hyperlink"/>
                <w:noProof/>
              </w:rPr>
              <w:t>Berechtigungsverwaltung im Programm</w:t>
            </w:r>
            <w:r w:rsidR="002512EB">
              <w:rPr>
                <w:noProof/>
                <w:webHidden/>
              </w:rPr>
              <w:tab/>
            </w:r>
            <w:r w:rsidR="002512EB">
              <w:rPr>
                <w:noProof/>
                <w:webHidden/>
              </w:rPr>
              <w:fldChar w:fldCharType="begin"/>
            </w:r>
            <w:r w:rsidR="002512EB">
              <w:rPr>
                <w:noProof/>
                <w:webHidden/>
              </w:rPr>
              <w:instrText xml:space="preserve"> PAGEREF _Toc54184448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69E40A6E" w14:textId="446A38AB" w:rsidR="002512EB" w:rsidRDefault="004533C8">
          <w:pPr>
            <w:pStyle w:val="Verzeichnis1"/>
            <w:tabs>
              <w:tab w:val="left" w:pos="440"/>
              <w:tab w:val="right" w:leader="dot" w:pos="9060"/>
            </w:tabs>
            <w:rPr>
              <w:rFonts w:asciiTheme="minorHAnsi" w:eastAsiaTheme="minorEastAsia" w:hAnsiTheme="minorHAnsi"/>
              <w:noProof/>
              <w:lang w:eastAsia="de-DE"/>
            </w:rPr>
          </w:pPr>
          <w:hyperlink w:anchor="_Toc54184449" w:history="1">
            <w:r w:rsidR="002512EB" w:rsidRPr="00B3042C">
              <w:rPr>
                <w:rStyle w:val="Hyperlink"/>
                <w:noProof/>
              </w:rPr>
              <w:t>9</w:t>
            </w:r>
            <w:r w:rsidR="002512EB">
              <w:rPr>
                <w:rFonts w:asciiTheme="minorHAnsi" w:eastAsiaTheme="minorEastAsia" w:hAnsiTheme="minorHAnsi"/>
                <w:noProof/>
                <w:lang w:eastAsia="de-DE"/>
              </w:rPr>
              <w:tab/>
            </w:r>
            <w:r w:rsidR="002512EB" w:rsidRPr="00B3042C">
              <w:rPr>
                <w:rStyle w:val="Hyperlink"/>
                <w:noProof/>
              </w:rPr>
              <w:t>Benutzerhandbuch</w:t>
            </w:r>
            <w:r w:rsidR="002512EB">
              <w:rPr>
                <w:noProof/>
                <w:webHidden/>
              </w:rPr>
              <w:tab/>
            </w:r>
            <w:r w:rsidR="002512EB">
              <w:rPr>
                <w:noProof/>
                <w:webHidden/>
              </w:rPr>
              <w:fldChar w:fldCharType="begin"/>
            </w:r>
            <w:r w:rsidR="002512EB">
              <w:rPr>
                <w:noProof/>
                <w:webHidden/>
              </w:rPr>
              <w:instrText xml:space="preserve"> PAGEREF _Toc54184449 \h </w:instrText>
            </w:r>
            <w:r w:rsidR="002512EB">
              <w:rPr>
                <w:noProof/>
                <w:webHidden/>
              </w:rPr>
            </w:r>
            <w:r w:rsidR="002512EB">
              <w:rPr>
                <w:noProof/>
                <w:webHidden/>
              </w:rPr>
              <w:fldChar w:fldCharType="separate"/>
            </w:r>
            <w:r w:rsidR="002512EB">
              <w:rPr>
                <w:noProof/>
                <w:webHidden/>
              </w:rPr>
              <w:t>50</w:t>
            </w:r>
            <w:r w:rsidR="002512EB">
              <w:rPr>
                <w:noProof/>
                <w:webHidden/>
              </w:rPr>
              <w:fldChar w:fldCharType="end"/>
            </w:r>
          </w:hyperlink>
        </w:p>
        <w:p w14:paraId="6C710AD4" w14:textId="310E0C45" w:rsidR="002512EB" w:rsidRDefault="004533C8">
          <w:pPr>
            <w:pStyle w:val="Verzeichnis1"/>
            <w:tabs>
              <w:tab w:val="right" w:leader="dot" w:pos="9060"/>
            </w:tabs>
            <w:rPr>
              <w:rFonts w:asciiTheme="minorHAnsi" w:eastAsiaTheme="minorEastAsia" w:hAnsiTheme="minorHAnsi"/>
              <w:noProof/>
              <w:lang w:eastAsia="de-DE"/>
            </w:rPr>
          </w:pPr>
          <w:hyperlink w:anchor="_Toc54184450" w:history="1">
            <w:r w:rsidR="002512EB" w:rsidRPr="00B3042C">
              <w:rPr>
                <w:rStyle w:val="Hyperlink"/>
                <w:noProof/>
                <w:lang w:val="en-US"/>
              </w:rPr>
              <w:t>Literaturverzeichnis</w:t>
            </w:r>
            <w:r w:rsidR="002512EB">
              <w:rPr>
                <w:noProof/>
                <w:webHidden/>
              </w:rPr>
              <w:tab/>
            </w:r>
            <w:r w:rsidR="002512EB">
              <w:rPr>
                <w:noProof/>
                <w:webHidden/>
              </w:rPr>
              <w:fldChar w:fldCharType="begin"/>
            </w:r>
            <w:r w:rsidR="002512EB">
              <w:rPr>
                <w:noProof/>
                <w:webHidden/>
              </w:rPr>
              <w:instrText xml:space="preserve"> PAGEREF _Toc54184450 \h </w:instrText>
            </w:r>
            <w:r w:rsidR="002512EB">
              <w:rPr>
                <w:noProof/>
                <w:webHidden/>
              </w:rPr>
            </w:r>
            <w:r w:rsidR="002512EB">
              <w:rPr>
                <w:noProof/>
                <w:webHidden/>
              </w:rPr>
              <w:fldChar w:fldCharType="separate"/>
            </w:r>
            <w:r w:rsidR="002512EB">
              <w:rPr>
                <w:noProof/>
                <w:webHidden/>
              </w:rPr>
              <w:t>52</w:t>
            </w:r>
            <w:r w:rsidR="002512EB">
              <w:rPr>
                <w:noProof/>
                <w:webHidden/>
              </w:rPr>
              <w:fldChar w:fldCharType="end"/>
            </w:r>
          </w:hyperlink>
        </w:p>
        <w:p w14:paraId="390F5462" w14:textId="569C862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1" w:name="_Toc54184395"/>
      <w:r>
        <w:lastRenderedPageBreak/>
        <w:t>Einleitung</w:t>
      </w:r>
      <w:bookmarkEnd w:id="1"/>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Configuration Management dar.</w:t>
      </w:r>
    </w:p>
    <w:p w14:paraId="4CF233B3" w14:textId="77777777" w:rsidR="00AD0D00" w:rsidRDefault="00AD0D00" w:rsidP="00AD0D00">
      <w:pPr>
        <w:pStyle w:val="Listenfortsetzung"/>
        <w:ind w:left="0"/>
      </w:pPr>
      <w:r>
        <w:t>Das Configuration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Hierfür werden Informationen vor allem über die Konfiguration der Assets und die Beziehung zwischen den einzelnen Assets in einem Configuration Management System (CMS) dokumentiert und in einer dazugehörigen Configuration Management Database abgespeichert. Die einzelnen Assets und deren Konfigurationsdetails werden hierbei anhand von Configuration Records festgehalten.</w:t>
      </w:r>
      <w:r w:rsidRPr="00184416">
        <w:rPr>
          <w:rStyle w:val="Funotenzeichen"/>
        </w:rPr>
        <w:footnoteReference w:id="4"/>
      </w:r>
    </w:p>
    <w:p w14:paraId="02B632E5" w14:textId="77777777" w:rsidR="00AD0D00" w:rsidRDefault="00AD0D00" w:rsidP="00AD0D00">
      <w:pPr>
        <w:pStyle w:val="Listenfortsetzung"/>
        <w:ind w:left="0"/>
      </w:pPr>
      <w:r>
        <w:t>Die einzelnen Assets oder Komponenten werden als Configuration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Configuration Item Typen definiert, welche üblicherweise alle eingesetzten Hardware und Software Komponenten, wie zum Beispiel Server oder Datenbanken, beinhalten. Jedes CI und der dazugehörige Configuration Record ist somit genau einem Configuration Item Typ zugeordnet.</w:t>
      </w:r>
      <w:r>
        <w:rPr>
          <w:rStyle w:val="Funotenzeichen"/>
        </w:rPr>
        <w:footnoteReference w:id="6"/>
      </w:r>
      <w:r>
        <w:t xml:space="preserve"> Die CIs werden anhand von Configuration Records, welche alle für das bestimmte CI relevanten Informationen beinhalten, in einem CMS festgehalten. Hierbei beschreibt jeder Configuration Record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2" w:name="_Toc54184396"/>
      <w:r>
        <w:lastRenderedPageBreak/>
        <w:t>Aufgabenstellung des Auftraggebers</w:t>
      </w:r>
      <w:bookmarkEnd w:id="2"/>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3" w:name="_Toc54184397"/>
      <w:r>
        <w:t>Anforderungsanalyse</w:t>
      </w:r>
      <w:bookmarkEnd w:id="3"/>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Record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Record mit einem bestimmten CI-Typ einfach erstellt werden können. Hierbei sollen neben den bereits vordefinierten Attributen noch weitere hinzugefügt werden können, um auch alle besonderen Konfigurationen eines speziellen CIs im zugehörigen CI-Record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4" w:name="_Toc54184398"/>
      <w:r>
        <w:t>Pflichtenheft</w:t>
      </w:r>
      <w:bookmarkEnd w:id="4"/>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Thymeleaf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5" w:name="_Toc54184399"/>
      <w:r>
        <w:t>Modelle</w:t>
      </w:r>
      <w:bookmarkEnd w:id="5"/>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Relationship-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6" w:name="_Toc54184400"/>
      <w:r>
        <w:t>Use-case-Diagramm</w:t>
      </w:r>
      <w:bookmarkEnd w:id="6"/>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7"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7"/>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Record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erscheint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8" w:name="_Toc54184401"/>
      <w:r>
        <w:t>Klassen-Diagramm</w:t>
      </w:r>
      <w:bookmarkEnd w:id="8"/>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Get-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stellt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9"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9"/>
    </w:p>
    <w:p w14:paraId="678D5D6F" w14:textId="77777777" w:rsidR="002E28B7" w:rsidRPr="00932834" w:rsidRDefault="002E28B7" w:rsidP="002E28B7"/>
    <w:p w14:paraId="354649CF" w14:textId="77777777" w:rsidR="002E28B7" w:rsidRPr="006D44C6" w:rsidRDefault="002E28B7" w:rsidP="002E28B7">
      <w:r>
        <w:t>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ConfigItems und ConfigItemTypen.</w:t>
      </w:r>
    </w:p>
    <w:p w14:paraId="648A65E9" w14:textId="77777777" w:rsidR="002E28B7" w:rsidRDefault="002E28B7" w:rsidP="002E28B7">
      <w:r>
        <w:t>Da ein ConfigItemTyp aus vielen ConfigItems besteht, handelt es sich hierbei um eine Aggregation. Allerdings kann ein ConfigItem auch nicht mehr zu einem bestehenden ConfigItemTyp zuordbar sein, wenn beispielsweise ein ConfigItemTyp gelöscht wurde, ohne dass zuvor alle dazugehörigen ConfigItems gelöscht wurden. Da die ConfigItems nicht automatisch gelöscht werden sollen, damit keine Daten verloren gehen, können diese auch noch ohne den dazugehörigen ConfigItemTyp bestehen. Deshalb handelt es sich hierbei nicht um eine Komposition, sondern um eine Aggregation.</w:t>
      </w:r>
    </w:p>
    <w:p w14:paraId="2C748213" w14:textId="77777777" w:rsidR="002E28B7" w:rsidRDefault="002E28B7" w:rsidP="002E28B7">
      <w:r>
        <w:t xml:space="preserve">Die vordefinierten Attribute für den ConfigItemTyp werden hierbei in einer anderen Klasse festgehalten, damit eine beliebige Anzahl an Attributen zu einem ConfigItemTyp hinzugefügt werden können. Die Attributarten werden hierbei in der Klasse Attributtyp definiert. In der Klasse Attribut wird dann einem bestimmten ConfigItem ein Wert zu einem gewissen Attributtyp zugewiesen. Zum Beispiel kann für den ConfigItemTyp „Drucker“ eine Instanz der Klasse AttributTyp mit dem Namen „Anschaffungsjahr“ erstellt werden. Wenn dann ein ConfigItem-Record </w:t>
      </w:r>
      <w:r>
        <w:lastRenderedPageBreak/>
        <w:t>des Typs Drucker erstellt wird, wird in einer Instanz der Klasse Attribut das Anschaffungsjahr des bestimmten Druckers festgehalten. Da ein Attribut genau zu einem Attributtyp und einem ConfigItem gehört und nur existiert, solange der dazugehörige Attributtyp und der CI-Record existiert, handelt es sich hierbei um Kompositionen.</w:t>
      </w:r>
    </w:p>
    <w:p w14:paraId="77A11866" w14:textId="19068DEC" w:rsidR="002E28B7" w:rsidRDefault="002E28B7" w:rsidP="002E28B7">
      <w:r>
        <w:t>Hierbei werden Attributtypen immer zu einem bestimmten ConfigItemTyp erstellt, falls unterschiedliche ConfigItemTypen einen gleichen Attributtyp besitzen, wird hierfür also ein weiterer Attributtyp mit der gleichen Bezeichnung erstellt. Deshalb handelt es sich hierbei um eine „1:n“-Beziehung, da kein Attributtyp mehreren ConfigItemTypen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10" w:name="_Toc54184402"/>
      <w:r>
        <w:t>Entity-Relationship-Modelle</w:t>
      </w:r>
      <w:bookmarkEnd w:id="10"/>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Relationship-Modelle (ERM) erstellt. Dabei wurde zwischen der Datenbank für die Configuration Items (siehe Abb. 5) und der Berechtigungsdatenbank (siehe Abb. 4) unterschieden, da nicht festgehalten wird, wer welchen CI-Record oder CITyp erstellt hat, sodass die Verbindung zwischen Benutzer und CI-Record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1"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1"/>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BerechtigungsID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2"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2"/>
    </w:p>
    <w:p w14:paraId="332589F5" w14:textId="77777777" w:rsidR="00BE7F09" w:rsidRDefault="00BE7F09" w:rsidP="00BE7F09"/>
    <w:p w14:paraId="422A3E17" w14:textId="77777777" w:rsidR="00BE7F09" w:rsidRDefault="00BE7F09" w:rsidP="00BE7F09">
      <w:r>
        <w:t>In der CI-Datenbank werden alle Informationen bezüglich der CI-Records und CI-Typen festgehalten. Beim ConfigItemTyp wird lediglich der Name festgehalten, welcher zugleich auch als Schlüssel dient. Das bedeutet, dass der Name eindeutig sein muss und nicht öfters vorkommen darf. Die dazugehörigen Attribute werden hier in der AttributTyp Tabelle mit einem Namen und dem ConfigItemTypnamen als Fremdschlüssel des dazugehörigen ConfigItemTyp gespeichert.</w:t>
      </w:r>
    </w:p>
    <w:p w14:paraId="699CDA22" w14:textId="77777777" w:rsidR="00BE7F09" w:rsidRDefault="00BE7F09" w:rsidP="00BE7F09">
      <w:r>
        <w:t xml:space="preserve">Ebenso hat die Tabelle, in der die ConfigItems gespeichert werden, den Namen des übergeordneten ConfigItemTyp als Fremdschlüssel gespeichert, damit zuordbar ist, zu welchem ConfigItemTyp das ConfigItem gehört. Außerdem hat das ConfigItem einen Namen und eine eindeutige ID als Schlüssel. </w:t>
      </w:r>
    </w:p>
    <w:p w14:paraId="7D1CEAF7" w14:textId="41694C21" w:rsidR="002E28B7" w:rsidRPr="002E28B7" w:rsidRDefault="00BE7F09" w:rsidP="00BE7F09">
      <w:r>
        <w:t>Der Schlüssel des ConfigItems wird als Fremdschlüssel in der Attribut-Tabelle festgehalten, sodass eindeutig zuordbar ist, zu welchem ConfigItem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3" w:name="_Toc54184403"/>
      <w:r>
        <w:lastRenderedPageBreak/>
        <w:t>Organisation</w:t>
      </w:r>
      <w:bookmarkEnd w:id="13"/>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4" w:name="_Toc54184404"/>
      <w:r>
        <w:t>Projektorganisation</w:t>
      </w:r>
      <w:bookmarkEnd w:id="14"/>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Dihpol, Laura Biberle und Marcel Mahlfeld nach. </w:t>
      </w:r>
    </w:p>
    <w:p w14:paraId="37C483CE" w14:textId="77777777" w:rsidR="00754814" w:rsidRDefault="00754814" w:rsidP="00754814">
      <w:r w:rsidRPr="006A1944">
        <w:t>Auch das Backend-Team</w:t>
      </w:r>
      <w:r>
        <w:t xml:space="preserve"> teilte die anfallenden Aufgaben auf. Die wesentlichen Aufgaben des Backends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Den Aufgaben des Backen-Teams gingen Dimitri Wagner, Pascal Jung, Johanna Gröll, Max Schneider und Til Wolmuth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15" w:name="_Toc54184405"/>
      <w:r>
        <w:lastRenderedPageBreak/>
        <w:t>Projektphasen</w:t>
      </w:r>
      <w:bookmarkEnd w:id="15"/>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184406"/>
      <w:r>
        <w:t>Die Organisations- und Programmentwurfsphase</w:t>
      </w:r>
      <w:bookmarkEnd w:id="16"/>
    </w:p>
    <w:p w14:paraId="6993B55A" w14:textId="77777777" w:rsidR="00447EF0" w:rsidRDefault="00447EF0" w:rsidP="00447EF0">
      <w:pPr>
        <w:pStyle w:val="Listenfortsetzung2"/>
        <w:ind w:left="0"/>
      </w:pPr>
      <w:r>
        <w:t>Bevor die eigentliche Arbeit an dem Projekt gestartet werden konnte galt es zu erst einmal die Projektorganisation zu erarbeiten. Sobald die Untergruppen aufgeteilt waren haben sich die einzelnen Gruppen zusammen 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184407"/>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von einander ihre 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184408"/>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184409"/>
      <w:r>
        <w:lastRenderedPageBreak/>
        <w:t>Die Test- und Dokumentationsphase</w:t>
      </w:r>
      <w:bookmarkEnd w:id="19"/>
    </w:p>
    <w:p w14:paraId="7E5FED6B" w14:textId="77777777" w:rsidR="00447EF0" w:rsidRDefault="00447EF0" w:rsidP="00447EF0">
      <w:pPr>
        <w:pStyle w:val="Listenfortsetzung2"/>
        <w:ind w:left="0"/>
      </w:pPr>
      <w:r>
        <w:t>Ist das Programm nun fertig zusammengeführt und alle Anpassungen sind erledigt gilt es nun das Programm zu testen. Hierbei geht es darum herauszufinden ob alle Funktionen des Programms so funktionieren wie sich er Auftraggeber es vorstellt. Auch hier Arbeiten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184410"/>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184411"/>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Das agile Projektmanagement umfasst mehrere agile Methoden. Die bekanntesten sind dabei Kanban, Scrum oder Extreme Programming.</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184412"/>
      <w:r>
        <w:t>Scrum</w:t>
      </w:r>
      <w:bookmarkEnd w:id="22"/>
    </w:p>
    <w:p w14:paraId="4E32C0E7" w14:textId="56A98FD8" w:rsidR="00875C86" w:rsidRDefault="00875C86" w:rsidP="00875C86">
      <w:pPr>
        <w:rPr>
          <w:lang w:eastAsia="de-DE"/>
        </w:rPr>
      </w:pPr>
      <w:r>
        <w:t xml:space="preserve">Unter Scrum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r w:rsidRPr="001B30EA">
        <w:rPr>
          <w:lang w:eastAsia="de-DE"/>
        </w:rPr>
        <w:t>Scrum wird vor allem für Softwareentwicklung verwendet. Das Scrum-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esonders sind außerdem die Werte, welche Scrum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184413"/>
      <w:r>
        <w:t>Vorgehensweise</w:t>
      </w:r>
      <w:bookmarkEnd w:id="23"/>
    </w:p>
    <w:p w14:paraId="28A92DA9" w14:textId="77777777" w:rsidR="00875C86" w:rsidRPr="001B30EA" w:rsidRDefault="00875C86" w:rsidP="00875C86">
      <w:pPr>
        <w:rPr>
          <w:lang w:eastAsia="de-DE"/>
        </w:rPr>
      </w:pPr>
      <w:r w:rsidRPr="001B30EA">
        <w:rPr>
          <w:lang w:eastAsia="de-DE"/>
        </w:rPr>
        <w:t>Ein Projekt wird in Scrum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Sprint Planning,</w:t>
      </w:r>
    </w:p>
    <w:p w14:paraId="303EEAD9" w14:textId="77777777" w:rsidR="00875C86" w:rsidRPr="001B30EA" w:rsidRDefault="00875C86" w:rsidP="00875C86">
      <w:pPr>
        <w:pStyle w:val="Listenabsatz"/>
        <w:numPr>
          <w:ilvl w:val="0"/>
          <w:numId w:val="23"/>
        </w:numPr>
        <w:rPr>
          <w:lang w:eastAsia="de-DE"/>
        </w:rPr>
      </w:pPr>
      <w:r w:rsidRPr="001B30EA">
        <w:rPr>
          <w:lang w:eastAsia="de-DE"/>
        </w:rPr>
        <w:t>Daily Scrum,</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r w:rsidRPr="001B30EA">
        <w:rPr>
          <w:lang w:eastAsia="de-DE"/>
        </w:rPr>
        <w:t>Retrospective,</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Product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Jeder Sprint beginnt mit dem sogenannten Sprint Planning</w:t>
      </w:r>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Ein weiteres existentielles Ereignis, ist der Daily Scrum,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Scrum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Owner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Zwischen dem Sprint Planning und dem Sprint Review findet die Sprint Retrospecti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Der Scrum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184414"/>
      <w:r>
        <w:t>Das Scrum-Team</w:t>
      </w:r>
      <w:bookmarkEnd w:id="24"/>
    </w:p>
    <w:p w14:paraId="492F9648" w14:textId="77777777" w:rsidR="00875C86" w:rsidRPr="001B30EA" w:rsidRDefault="00875C86" w:rsidP="00875C86">
      <w:pPr>
        <w:rPr>
          <w:lang w:eastAsia="de-DE"/>
        </w:rPr>
      </w:pPr>
      <w:r w:rsidRPr="001B30EA">
        <w:rPr>
          <w:lang w:eastAsia="de-DE"/>
        </w:rPr>
        <w:t>Das Scrum Team besteht aus den Rollen Product Owner, dem Entwicklungsteam, sowie dem Scrum-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r w:rsidRPr="003C2FF1">
        <w:rPr>
          <w:b/>
          <w:lang w:eastAsia="de-DE"/>
        </w:rPr>
        <w:t>Product Owner</w:t>
      </w:r>
      <w:r w:rsidRPr="001B30EA">
        <w:rPr>
          <w:lang w:eastAsia="de-DE"/>
        </w:rPr>
        <w:t xml:space="preserve"> ist eine Einzelperson, welche für das Product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Scrum zuständig.</w:t>
      </w:r>
      <w:r>
        <w:rPr>
          <w:rStyle w:val="Funotenzeichen"/>
          <w:lang w:eastAsia="de-DE"/>
        </w:rPr>
        <w:footnoteReference w:id="31"/>
      </w:r>
      <w:r>
        <w:rPr>
          <w:lang w:eastAsia="de-DE"/>
        </w:rPr>
        <w:t xml:space="preserve"> In unserem Fall war der Product Owner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Scrum die Rolle des </w:t>
      </w:r>
      <w:r w:rsidRPr="003C2FF1">
        <w:rPr>
          <w:b/>
          <w:lang w:eastAsia="de-DE"/>
        </w:rPr>
        <w:t>Scrum-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184415"/>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184416"/>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38"/>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9"/>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html"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40"/>
      </w:r>
      <w:r w:rsidRPr="00A84896">
        <w:t xml:space="preserve"> </w:t>
      </w:r>
      <w:r>
        <w:t xml:space="preserve">Die Befehle </w:t>
      </w:r>
      <w:r w:rsidRPr="00A84896">
        <w:t>unterscheiden sich in Ihrer Bezeichnung, ihrer Funktion und können unterschiedliche Attribute</w:t>
      </w:r>
      <w:r>
        <w:t>, wie eine Id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1"/>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184417"/>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2"/>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3"/>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css“ erstellt. Dadurch wird die HTML Seite übersichtlicher, kürzer und einfacher zu verstehen.</w:t>
      </w:r>
      <w:r>
        <w:rPr>
          <w:rStyle w:val="Funotenzeichen"/>
          <w:lang w:eastAsia="de-DE"/>
        </w:rPr>
        <w:footnoteReference w:id="44"/>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Ein weiterer Vorteil ist, ein CSS-Dokument kann auf mehrere HTML-Seiten wirken. Man muss daher eine Änderung nur einmal übernehmen. Dies bietet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5"/>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184418"/>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6"/>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7"/>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184419"/>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184420"/>
      <w:r>
        <w:lastRenderedPageBreak/>
        <w:t>Thymeleaf</w:t>
      </w:r>
      <w:r w:rsidR="001350CC">
        <w:rPr>
          <w:rStyle w:val="Funotenzeichen"/>
        </w:rPr>
        <w:footnoteReference w:id="48"/>
      </w:r>
      <w:bookmarkEnd w:id="31"/>
    </w:p>
    <w:p w14:paraId="33209B18" w14:textId="3B8BAC43" w:rsidR="00AC48EE" w:rsidRDefault="00AE1A11" w:rsidP="00AE1A11">
      <w:r>
        <w:t xml:space="preserve"> „Thymeleaf ist eine </w:t>
      </w:r>
      <w:r w:rsidRPr="00B95F2B">
        <w:t>modernes serverseitig betriebene Java-Template-Engine für Web-Anwendungen sowie alleinstehende Umgebungen.“ [übersetzt aus dem Englischen] (Quelle: https://www.thymeleaf.org/) ist die Definition der offiziellen Thymeleaf Homepage und wird benutzt zur Verarbeitung und Erstellung von HTML, XML, JavaScript, CSS und Text. Die Bibliothek von Thymeleaf ist außerdem äußerst erweiterbar und durch ihr natürliches Template-Wesen gewährleistet Thymeleaf, dass Vorlagen ohne Backend als Prototyp getes-tet werden können. Da Thymeleaf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r>
        <w:t>Thymleaf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Thymleaf übernommen und entsprechend für die Darstellung der Inhalte angepasst.</w:t>
      </w:r>
    </w:p>
    <w:p w14:paraId="2202E7F9" w14:textId="70E8EBAE" w:rsidR="00AE1A11" w:rsidRDefault="00AE1A11" w:rsidP="00AE1A11">
      <w:r>
        <w:t>Die HTML-Dateien wurden im Java-Projekt im Ordner „src/main/resources/templates“ als so genannte „Templates“ hinterlegt. Zusätzliche Dateien wie z.B. Bilder oder Skripte (vorwiegend CSS-Dateien) die bereits von den Kollegen in die HTML-Dateien eingebunden wurden, sind unter demselben Pfad, allerdings nicht im Ordner „templates“ sondern im Ordner „static“, abgelegt. Der Ordner „static“ beinhaltet somit alle Dateien, die nicht von der Java-Seite angefasst werden. Diese Inhalte werden beim Aufruf der Seite automatisch über das HTML entsprechend eingebunden.</w:t>
      </w:r>
    </w:p>
    <w:p w14:paraId="648A0F99" w14:textId="0DE65DAA" w:rsidR="00AE1A11" w:rsidRDefault="00AE1A11" w:rsidP="00AE1A11">
      <w:r>
        <w:t>Die HTML-Dateien, die in diesem Abschnitt als „Templates“ bezeichnet werden, werden durch einen Controller aufgerufen. Ein Controller in einer Thymleaf-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 xml:space="preserve">In unserem Projekt befindet sich die Controller-Klasse in dem Java-Package „com.gruppezwei.zero1one.controller“. Zur besseren Übersicht der einzelnen Mappings, haben wir diese </w:t>
      </w:r>
      <w:r>
        <w:lastRenderedPageBreak/>
        <w:t>in separate Controller-Klassen ausgelagert. Es gibt einen „HomeController“ für das Dashboard, einen „anlegenController“ für alle Seiten die Funktionen zum Anlegen und Speichern beinhalten, sowie einen „userController“ der alle Mappings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2" w:name="_Toc54184421"/>
      <w:r>
        <w:t>Spring</w:t>
      </w:r>
      <w:bookmarkEnd w:id="32"/>
    </w:p>
    <w:p w14:paraId="70690F29" w14:textId="77777777" w:rsidR="00AE1A11" w:rsidRDefault="00AE1A11" w:rsidP="00AE1A11">
      <w:r>
        <w:t xml:space="preserve">Spring ist ein weitverbreitetes Framework, dessen Entwicklung momentan von Pivotal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Gradle. In der Fallstudie wird mit Apache Maven gearbeitet. Maven ist ein Build-Management-Tool, das in Java geschrieben wurde, um Java-Projekte zu verwalten. Es wurde von der Apache Software Foundation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Das Grundkonzept von Spring beruht auf der Inversion of Control und der Dependency Injection. Die Inversion of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Das Prinzip der Dependecy Injection ist</w:t>
      </w:r>
      <w:r>
        <w:rPr>
          <w:rFonts w:cstheme="minorHAnsi"/>
        </w:rPr>
        <w:t xml:space="preserve"> eine Spezifizierung der Inversion of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Beans.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184422"/>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standalon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Initializr kann man recht einfach ein Projekt erstellen. Dort kann man zunächst die grundlegenden Eigenschaften festlegen. Zu diesen zählen die Programmiersprache, mittlerweile unterstützt Spring neben Java auch Kotlin und Groovy, die Projektverwaltung, die Version von Spring, so wie Projektmetadaten. Zur Projektverwaltung unterstützt Spring Maven und Gradle. Wie oben bereits erwähnt wurde, wird in der Fallstudie das Build-Management-Tool Maven verwendet. Zu den Projektmetadaten gehören wichtige Informationen wie die Group-Id, die Artefakt-Id und der Name des Projekts. Es kann auch eine Beschreibung des Projekts angelegt werden. Wahlweise kann auch der Package Name geändert werden, was im Allgemeinen wenig Sinn macht, da dieser sich meist aus der Group- und der Artefact-Id zusammensetzt. Eine weitere wichtige Entscheidung stellt das Packaging Format dar. Je nach Anwendungszweck kann das Java-Projekt als War oder Jar verpackt werden. All diese Informationen können bei Bedarf auch noch zu einem späteren Zeitpunkt in der pom.xml geändert werden. Im Inizializr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Hat man schlussendlich das Projekt nach den eigenen Wünschen konfiguriert kann man das Projekt erzeugen und anschließend als zip-komprimierten Ordern herunterladen. Nach dem Entpacken kann man das Projekt direkt in der Enwicklungsumgebung seiner Wahl importieren und ist startklar zum Entwickeln.</w:t>
      </w:r>
    </w:p>
    <w:p w14:paraId="05DF4121" w14:textId="4BCA411B" w:rsidR="00C75D24" w:rsidRPr="00C75D24" w:rsidRDefault="00C75D24" w:rsidP="00C75D24">
      <w:r>
        <w:t>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Tomca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184423"/>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data-jpa</w:t>
      </w:r>
    </w:p>
    <w:p w14:paraId="404DA131" w14:textId="77777777" w:rsidR="00C75D24" w:rsidRDefault="00C75D24" w:rsidP="00C75D24">
      <w:pPr>
        <w:pStyle w:val="Listenabsatz"/>
        <w:numPr>
          <w:ilvl w:val="0"/>
          <w:numId w:val="28"/>
        </w:numPr>
        <w:spacing w:before="0" w:after="160" w:line="259" w:lineRule="auto"/>
        <w:jc w:val="left"/>
      </w:pPr>
      <w:r>
        <w:t>spring-boot-starter-thymeleaf</w:t>
      </w:r>
    </w:p>
    <w:p w14:paraId="7D2D9F93" w14:textId="77777777" w:rsidR="00C75D24" w:rsidRDefault="00C75D24" w:rsidP="00C75D24">
      <w:pPr>
        <w:pStyle w:val="Listenabsatz"/>
        <w:numPr>
          <w:ilvl w:val="0"/>
          <w:numId w:val="28"/>
        </w:numPr>
        <w:spacing w:before="0" w:after="160" w:line="259" w:lineRule="auto"/>
        <w:jc w:val="left"/>
      </w:pPr>
      <w:r>
        <w:t>spring-starter-starter-security</w:t>
      </w:r>
    </w:p>
    <w:p w14:paraId="5A4FD53E" w14:textId="77777777" w:rsidR="00C75D24" w:rsidRDefault="00C75D24" w:rsidP="00C75D24">
      <w:r>
        <w:t>Im Folgenden werden kurz die Aufgabengebiete der einzelnen Abhängigkeiten erläutert. Eine genaue Beschreibung der Anwendung erfolgt im Teil, in dem der Aufbau des Backends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r>
        <w:lastRenderedPageBreak/>
        <w:t xml:space="preserve">Tomcat und Logging-Funktionen mit logback oder slf4j. Spring Core stellt die bereits beschriebenen Grundfunktionen von Spring zur Verfügung. Das Logging wird in unserer Anwendung nicht verwendet. Spring MVC unterstützt uns beim Bereitstellen eines Webservices. MVC konfiguriert nicht nur den Servlet Container Tomcat.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 xml:space="preserve">Die startet-data-jpa-Abhängigkeit ist ein wichtiger Bestandteil der Anwendung, da durch sie ein sehr einfacher und übersichtlicher Datenbankzugriff ermöglicht wird. Spring Data JPA baut auf die bestehenden Funktionen der Java Persistenc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E25769"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UserRepository extends </w:t>
            </w:r>
            <w:r>
              <w:rPr>
                <w:rFonts w:ascii="Consolas" w:hAnsi="Consolas"/>
                <w:lang w:val="en-US"/>
              </w:rPr>
              <w:t>JpaRepository&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Id annotiert werden, damit Spring die Klasse auf die Datenbank mappen kann. Ein Repository verfügt standardmäßig viele Funktionen, wie findAll().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Als Ergebnis liefert diese Methode eine Liste des Typs User. Möchte man Querys personalisieren kann man einfache Abfragen als Methoden vorgeben. Wenn man einen User bei seiner ID finedn möchte, erstellt man eine Methode: findByID(String id).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id</w:t>
      </w:r>
    </w:p>
    <w:p w14:paraId="3B162FF1" w14:textId="77777777" w:rsidR="00C75D24" w:rsidRDefault="00C75D24" w:rsidP="00C75D24">
      <w:pPr>
        <w:rPr>
          <w:rFonts w:cstheme="minorHAnsi"/>
        </w:rPr>
      </w:pPr>
      <w:r w:rsidRPr="003926F3">
        <w:rPr>
          <w:rFonts w:ascii="Consolas" w:hAnsi="Consolas"/>
        </w:rPr>
        <w:t xml:space="preserve">id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Die Thymeleaf Starter-Abhängigkeit bietet eine Einbindung der Tempalting Engine Thymeleaf. Diese wird in ihrem eigenen Abschnitt genauer beschreiben.</w:t>
      </w:r>
    </w:p>
    <w:p w14:paraId="179365A8" w14:textId="77777777" w:rsidR="00C75D24" w:rsidRDefault="00C75D24" w:rsidP="00C75D24">
      <w:pPr>
        <w:rPr>
          <w:rFonts w:cstheme="minorHAnsi"/>
        </w:rPr>
      </w:pPr>
      <w:r>
        <w:rPr>
          <w:rFonts w:cstheme="minorHAnsi"/>
        </w:rPr>
        <w:t>Auch für die einfache Implementierung einer Authentifizierung bietet Spring eine Erweiterung. Mit dem Spring Security Starter fordert Spring automatisch eine Authentifizierung für alle Pfade, die vom Tomcat-Servlet bedient werden. Benutzer und Passwort können statisch in der application.properties hinterlegt werden. In diesem Fall bietet Spring ein einfaches Login-Interface. Man kann das Login auch abändern und die Verifizierung selbst übernehmen. In diesem Fall müssen aber mehrere Beans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184424"/>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End w:id="36"/>
      <w:bookmarkEnd w:id="37"/>
      <w:bookmarkEnd w:id="38"/>
      <w:bookmarkEnd w:id="39"/>
      <w:bookmarkEnd w:id="40"/>
      <w:bookmarkEnd w:id="41"/>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6"/>
      <w:bookmarkEnd w:id="42"/>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7"/>
      <w:bookmarkEnd w:id="43"/>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8"/>
      <w:bookmarkEnd w:id="44"/>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9"/>
      <w:bookmarkEnd w:id="45"/>
    </w:p>
    <w:p w14:paraId="75F5139B" w14:textId="4ECE7661" w:rsidR="00613634" w:rsidRDefault="00613634" w:rsidP="00613634">
      <w:pPr>
        <w:pStyle w:val="berschrift2"/>
      </w:pPr>
      <w:bookmarkStart w:id="46" w:name="_Toc54184430"/>
      <w:r>
        <w:t>Auswahl des Datenbankmodells</w:t>
      </w:r>
      <w:bookmarkEnd w:id="46"/>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47" w:name="_Toc54184431"/>
      <w:r>
        <w:rPr>
          <w:rFonts w:ascii="Arial" w:hAnsi="Arial" w:cs="Arial"/>
          <w:b/>
          <w:color w:val="auto"/>
          <w:sz w:val="22"/>
          <w:szCs w:val="22"/>
        </w:rPr>
        <w:lastRenderedPageBreak/>
        <w:t>Hierarchische Datenbank</w:t>
      </w:r>
      <w:bookmarkEnd w:id="47"/>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Relationship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r w:rsidR="004533C8">
        <w:fldChar w:fldCharType="begin"/>
      </w:r>
      <w:r w:rsidR="004533C8">
        <w:instrText xml:space="preserve"> SEQ Abbildung \* ARABIC </w:instrText>
      </w:r>
      <w:r w:rsidR="004533C8">
        <w:fldChar w:fldCharType="separate"/>
      </w:r>
      <w:r>
        <w:rPr>
          <w:noProof/>
        </w:rPr>
        <w:t>1</w:t>
      </w:r>
      <w:r w:rsidR="004533C8">
        <w:rPr>
          <w:noProof/>
        </w:rPr>
        <w:fldChar w:fldCharType="end"/>
      </w:r>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48" w:name="_Toc54184432"/>
      <w:r w:rsidRPr="00A7432E">
        <w:rPr>
          <w:rFonts w:ascii="Arial" w:hAnsi="Arial" w:cs="Arial"/>
          <w:b/>
          <w:color w:val="auto"/>
          <w:sz w:val="22"/>
          <w:szCs w:val="22"/>
        </w:rPr>
        <w:t>Vernetzte Datenbank</w:t>
      </w:r>
      <w:bookmarkEnd w:id="48"/>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r w:rsidR="004533C8">
        <w:fldChar w:fldCharType="begin"/>
      </w:r>
      <w:r w:rsidR="004533C8">
        <w:instrText xml:space="preserve"> SEQ Abbildung \* ARABIC </w:instrText>
      </w:r>
      <w:r w:rsidR="004533C8">
        <w:fldChar w:fldCharType="separate"/>
      </w:r>
      <w:r>
        <w:rPr>
          <w:noProof/>
        </w:rPr>
        <w:t>2</w:t>
      </w:r>
      <w:r w:rsidR="004533C8">
        <w:rPr>
          <w:noProof/>
        </w:rPr>
        <w:fldChar w:fldCharType="end"/>
      </w:r>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49" w:name="_Toc54184433"/>
      <w:bookmarkStart w:id="50" w:name="_Toc54121922"/>
      <w:bookmarkStart w:id="51" w:name="_Toc54124307"/>
      <w:bookmarkStart w:id="52" w:name="_Toc54183597"/>
      <w:bookmarkStart w:id="53" w:name="_Toc54184118"/>
      <w:r>
        <w:rPr>
          <w:rFonts w:ascii="Arial" w:hAnsi="Arial" w:cs="Arial"/>
          <w:b/>
          <w:color w:val="auto"/>
          <w:sz w:val="22"/>
          <w:szCs w:val="22"/>
        </w:rPr>
        <w:t>Objektorientierte Datenbank</w:t>
      </w:r>
      <w:bookmarkEnd w:id="49"/>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4" w:name="_Toc54184434"/>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getter“ und „settern“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50"/>
      <w:bookmarkEnd w:id="51"/>
      <w:bookmarkEnd w:id="52"/>
      <w:bookmarkEnd w:id="53"/>
      <w:bookmarkEnd w:id="54"/>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r w:rsidR="004533C8">
        <w:fldChar w:fldCharType="begin"/>
      </w:r>
      <w:r w:rsidR="004533C8">
        <w:instrText xml:space="preserve"> SEQ Abbildung \* ARABIC </w:instrText>
      </w:r>
      <w:r w:rsidR="004533C8">
        <w:fldChar w:fldCharType="separate"/>
      </w:r>
      <w:r>
        <w:rPr>
          <w:noProof/>
        </w:rPr>
        <w:t>3</w:t>
      </w:r>
      <w:r w:rsidR="004533C8">
        <w:rPr>
          <w:noProof/>
        </w:rPr>
        <w:fldChar w:fldCharType="end"/>
      </w:r>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55" w:name="_Toc54184435"/>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55"/>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Joins“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r w:rsidR="004533C8">
        <w:fldChar w:fldCharType="begin"/>
      </w:r>
      <w:r w:rsidR="004533C8">
        <w:instrText xml:space="preserve"> SEQ Abbildung \* ARABIC </w:instrText>
      </w:r>
      <w:r w:rsidR="004533C8">
        <w:fldChar w:fldCharType="separate"/>
      </w:r>
      <w:r>
        <w:rPr>
          <w:noProof/>
        </w:rPr>
        <w:t>4</w:t>
      </w:r>
      <w:r w:rsidR="004533C8">
        <w:rPr>
          <w:noProof/>
        </w:rPr>
        <w:fldChar w:fldCharType="end"/>
      </w:r>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fbau der Datenbank</w:t>
      </w:r>
    </w:p>
    <w:p w14:paraId="472BBA02" w14:textId="11F95393" w:rsidR="003850E0" w:rsidRDefault="003850E0" w:rsidP="003850E0">
      <w:pPr>
        <w:rPr>
          <w:rFonts w:asciiTheme="minorHAnsi" w:hAnsiTheme="minorHAnsi"/>
        </w:rPr>
      </w:pPr>
      <w:r>
        <w:t xml:space="preserve">Wie in Kapitel 2.3.3 beschrieben wurde zur Darstellung der Datenbank ein Entity-Relationship-Modell erstellt. Dies wurde gewählt, da dadurch ein genauer und einfacher Überblick über die Bestandteile der Datenbank aufgezeigt werden. Dazu wurde zwischen den Berichtigungen der User im Login und den Daten der gespeicherten ConfigItems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r w:rsidR="004533C8">
        <w:fldChar w:fldCharType="begin"/>
      </w:r>
      <w:r w:rsidR="004533C8">
        <w:instrText xml:space="preserve"> SEQ Abbildung \* ARABIC </w:instrText>
      </w:r>
      <w:r w:rsidR="004533C8">
        <w:fldChar w:fldCharType="separate"/>
      </w:r>
      <w:r>
        <w:rPr>
          <w:noProof/>
        </w:rPr>
        <w:t>5</w:t>
      </w:r>
      <w:r w:rsidR="004533C8">
        <w:rPr>
          <w:noProof/>
        </w:rPr>
        <w:fldChar w:fldCharType="end"/>
      </w:r>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r w:rsidR="004533C8">
        <w:fldChar w:fldCharType="begin"/>
      </w:r>
      <w:r w:rsidR="004533C8">
        <w:instrText xml:space="preserve"> SEQ Abbildung \* ARABIC </w:instrText>
      </w:r>
      <w:r w:rsidR="004533C8">
        <w:fldChar w:fldCharType="separate"/>
      </w:r>
      <w:r>
        <w:rPr>
          <w:noProof/>
        </w:rPr>
        <w:t>6</w:t>
      </w:r>
      <w:r w:rsidR="004533C8">
        <w:rPr>
          <w:noProof/>
        </w:rPr>
        <w:fldChar w:fldCharType="end"/>
      </w:r>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Configitemtypen erstellt werden, wozu der lediglich der Name dieses in der Tabelle „ConfigItem“ gespeichert wird.  Zu jedem Cofigitemtyp werden verschiedene „Attributtypen“ definiert und später einmal beladen. Als Beispiel werden bei der Erstellung eines Configitemtyp mit dem Namen Handy zusätzlich die Attributtypen Marke, Speicher und Bildschirmgröße definiert. Dazu werden jeweils in der Tabelle „AttributTyp“ der Name des Attributtyps und der dazugehörige ConfigItemtypname als Fremdschlüssel gespeichert. Diese können durch den Fremdschlüssel genau einem ConfigItemtypen zugeordnet werden.  Werden nun vom Anwender eine bestimmte Instanz eines Configitemtyps erstellt, werden die jeweilige ID der Instanz, der ConfigItemtypname als Fremdschlüssel und der Name der Instanz gespeichert. Durch die Speicherung des </w:t>
      </w:r>
      <w:r>
        <w:lastRenderedPageBreak/>
        <w:t xml:space="preserve">Fremdschlüssels ist es möglich die Daten später einem gewissen ConfigItemtypen zuzuordnen, weshalb es sich hier um eine 1 zu cn Beziehung handelt. Um nun noch die Daten des ConfigItems verwalten zu können, werden zu jeder Instanz eines ConfigItemtyps die definierten Attributtypen in der Tabelle „Attribut gespeichert. Hierfür werden die ConfigItemID und die AttributTypID jeweils als Fremdschlüssel übergeben, um einen Attributwert eines CofigItem den Attributtypen des ConfigItemTyps zuzuordnen. Weshalb es sich bei beiden um eine 1 zu cn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swahl des Datenbankmanagementsystems</w:t>
      </w:r>
    </w:p>
    <w:p w14:paraId="5289FC20" w14:textId="5A88683E" w:rsidR="003850E0" w:rsidRDefault="003850E0" w:rsidP="003850E0">
      <w:pPr>
        <w:spacing w:before="0"/>
        <w:jc w:val="left"/>
      </w:pPr>
      <w:r>
        <w:t>Nachdem entschieden wurde eine relationale Datenbank zu nutzen, sollte nun zum Zeitpunkt des Projektentwurfes ausgewählt werden, welches Datenbankmanagementsystem genutzt wird. Um nun die Datenbank im Programm zu verwenden. Dazu wurde zunächst entschieden eine MySQl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Prototyping“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MySQl-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r>
        <w:rPr>
          <w:rFonts w:ascii="Arial" w:hAnsi="Arial" w:cs="Arial"/>
          <w:b/>
          <w:color w:val="auto"/>
          <w:sz w:val="22"/>
          <w:szCs w:val="22"/>
        </w:rPr>
        <w:t>Einbau der Datenbank in das Projekt</w:t>
      </w:r>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56" w:name="_Toc54184436"/>
      <w:r>
        <w:lastRenderedPageBreak/>
        <w:t>Schnittstellen</w:t>
      </w:r>
      <w:r w:rsidR="00EB75A2">
        <w:rPr>
          <w:rStyle w:val="Funotenzeichen"/>
        </w:rPr>
        <w:footnoteReference w:id="57"/>
      </w:r>
      <w:bookmarkEnd w:id="56"/>
    </w:p>
    <w:p w14:paraId="4D59AD34" w14:textId="77777777" w:rsidR="00B84BA0" w:rsidRDefault="00B84BA0" w:rsidP="00B84BA0">
      <w:r>
        <w:t>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Representational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cachen“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Die REST.-Schnittstelle ist eine einheitliche Schnittstelle, die sicherstellt, das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Mehrschichtigkeit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r>
        <w:t xml:space="preserve">Get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Diese Codes werden durch weitere Ziffern spezifiziert. So steht 404 z.B. für „Not found“ oder 403 für „Forbidden“.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Kapitel 3.5 Thymleaf bereits</w:t>
      </w:r>
      <w:r>
        <w:t xml:space="preserve"> beschrieben ist. Eine entsprechende Dependency musste nicht ergänzt werden. Zum Ausführen des Programmes während der Entwicklung, stellt Spring einen Apache Tomcat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57" w:name="_Toc54184437"/>
      <w:r>
        <w:lastRenderedPageBreak/>
        <w:t>Beschreibung des Quellcodes</w:t>
      </w:r>
      <w:bookmarkEnd w:id="57"/>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58" w:name="_Toc54184438"/>
      <w:r>
        <w:t>Frontend</w:t>
      </w:r>
      <w:bookmarkEnd w:id="58"/>
    </w:p>
    <w:p w14:paraId="48C4DED3" w14:textId="77777777" w:rsidR="0081420B" w:rsidRDefault="0081420B" w:rsidP="0081420B">
      <w:r>
        <w:t>Dieser Abschnitt beschreibt das Vorgehen und die wichtigsten Aspekte bei der Entwicklung des Frontends.</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59" w:name="_Toc54184439"/>
      <w:r>
        <w:t>Entwicklungsablauf</w:t>
      </w:r>
      <w:bookmarkEnd w:id="59"/>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Ci-Typ anlegen, Ci-Record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Abb. x: Tutorial zu Sidebar von CodingMarket</w:t>
      </w:r>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Frontends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0" w:name="_Toc54184440"/>
      <w:r>
        <w:t>Beschreibung der technischen Umsetzung</w:t>
      </w:r>
      <w:bookmarkEnd w:id="60"/>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HTMLDokuments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 xml:space="preserve">Eine Ausnahme stellt dabei der Link zu „Fontawesom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Dieser sieht dann beispielsweise wie folgt aus: &lt;i class="fas fa-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Id „nav“ auch der Grid-Area „nav“ entspricht. Dasselbe muss entsprechend auch mit „content“, „sidebar“ und „footer“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select“, da dieses Feld nicht klickbar oder änderbar ist. Das dazugehörige Profilbild wurde mit Hilfe von „border-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1" w:name="_Toc54184441"/>
      <w:r>
        <w:lastRenderedPageBreak/>
        <w:t>Quellcode der Unterseiten</w:t>
      </w:r>
      <w:bookmarkEnd w:id="61"/>
    </w:p>
    <w:p w14:paraId="6692A77C" w14:textId="77777777" w:rsidR="005412D4" w:rsidRDefault="005412D4" w:rsidP="005412D4">
      <w:r>
        <w:t>Im Folgenden wird die Sektion „conten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Hier wurde eine Übersicht aller Ci-Typen mit ihren dazugehörigen Ci-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In diesem Dropdown-Menü kann man dann einen der bereits vorhandenen CI-Typen auswählen und innerhalb dieses Typs ein Ci-Record anlegen, etwas an einem schon vorhandenen Ci-Record ändern oder einen Ci-Record löschen.</w:t>
      </w:r>
    </w:p>
    <w:p w14:paraId="5FE56A4E" w14:textId="77777777" w:rsidR="005412D4" w:rsidRDefault="005412D4" w:rsidP="005412D4">
      <w:r>
        <w:t xml:space="preserve">Als nächstes folgt eine Tabelle, in welcher die Attribute mit dem dazugehörigen Wert eines Ci-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password“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 xml:space="preserve">„lets start“ verbirgt und das Impressum. </w:t>
      </w:r>
      <w:r w:rsidR="00776BFB">
        <w:t xml:space="preserve">Unter „lets start“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62" w:name="_Toc54184442"/>
      <w:r>
        <w:t>Backend</w:t>
      </w:r>
      <w:r w:rsidR="005412D4">
        <w:t xml:space="preserve"> / Webanbindung</w:t>
      </w:r>
      <w:bookmarkEnd w:id="62"/>
    </w:p>
    <w:p w14:paraId="4A0CB74C" w14:textId="2E32C594" w:rsidR="005412D4" w:rsidRDefault="005412D4" w:rsidP="005412D4">
      <w:r>
        <w:t>Um die Webanbindung der Applikation zu ermöglichen, mussten zuerst ein Controller und ein HTML-Template dem Projekt hinzugefügt werden. Zum Testen während der Entwicklung wurde auf den Spring internen Apache Tomcat Server zurückgegriffen. Hierfür mussten keine weiteren Voreinstellungen vorgenommen werden. Der Tocmcat-Server startet automatisch auf Port 8080.</w:t>
      </w:r>
    </w:p>
    <w:p w14:paraId="6CD27C21" w14:textId="61F0F51F" w:rsidR="005412D4" w:rsidRDefault="005412D4" w:rsidP="005412D4"/>
    <w:p w14:paraId="73F89F45" w14:textId="3012660A" w:rsidR="005412D4" w:rsidRDefault="005412D4" w:rsidP="00B224DF">
      <w:pPr>
        <w:pStyle w:val="berschrift3-numeriert"/>
        <w:ind w:left="720"/>
      </w:pPr>
      <w:bookmarkStart w:id="63" w:name="_Toc54184443"/>
      <w:r>
        <w:t>Dateien, Struktur und Übermittlung</w:t>
      </w:r>
      <w:bookmarkEnd w:id="63"/>
    </w:p>
    <w:p w14:paraId="704C55FE" w14:textId="77777777" w:rsidR="005412D4" w:rsidRDefault="005412D4" w:rsidP="005412D4">
      <w:r>
        <w:t>Um nun alles für die Darstellung der Software vorzubereiten, haben wir einen Controller-Package namens „com.gruppezwei.zero1one.controller“ im Java-Projekt angelegt. Darin wurden die Controller-Klassen, wie bereits im Kapitel über Thymleaf beschrieben, angelegt. Begonnen mit dem „Homecontroller“, der für das Dashboard und somit für das Anzeigen der Ci-Typen und Ci-Records zuständig ist. Innerhalb des Controllers wurden „@SpringBootApplication“ zur Ausführbarkeit der Klasse und „@Controller“ um Spring zu sagen, dass es sich um einen Controller handelt. Außerdem wurde mit „@Autowired“ eine Verbindung zur Java-Klasse „PersistenceManager“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 xml:space="preserve">Innerhalb der „public class Homecontroller“ wurden dann die Get- und Post-Methoden mit „@GetMapping“ oder „@PostMapping“ definiert. In Klammern dahinter, wird als „value“ die URL unter der die nachfolgende Java-Methode erreichbar ist, mitgegeben. Beispielsweise: </w:t>
      </w:r>
      <w:r>
        <w:rPr>
          <w:rFonts w:ascii="Consolas" w:hAnsi="Consolas" w:cs="Consolas"/>
          <w:color w:val="646464"/>
          <w:sz w:val="20"/>
          <w:szCs w:val="20"/>
          <w:shd w:val="clear" w:color="auto" w:fill="E8F2FE"/>
        </w:rPr>
        <w:t>@GetMapping</w:t>
      </w:r>
      <w:r>
        <w:rPr>
          <w:rFonts w:ascii="Consolas" w:hAnsi="Consolas" w:cs="Consolas"/>
          <w:color w:val="000000"/>
          <w:sz w:val="20"/>
          <w:szCs w:val="20"/>
          <w:shd w:val="clear" w:color="auto" w:fill="E8F2FE"/>
        </w:rPr>
        <w:t xml:space="preserve">(value = </w:t>
      </w:r>
      <w:r>
        <w:rPr>
          <w:rFonts w:ascii="Consolas" w:hAnsi="Consolas" w:cs="Consolas"/>
          <w:color w:val="2A00FF"/>
          <w:sz w:val="20"/>
          <w:szCs w:val="20"/>
          <w:shd w:val="clear" w:color="auto" w:fill="E8F2FE"/>
        </w:rPr>
        <w:t>"/dashboard"</w:t>
      </w:r>
    </w:p>
    <w:p w14:paraId="7FE747A7" w14:textId="77777777" w:rsidR="005412D4" w:rsidRDefault="005412D4" w:rsidP="005412D4">
      <w:r>
        <w:lastRenderedPageBreak/>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Beispielsweise wird in dieser Methode zuerst eine Liste von CiType erstellt. Diese bekommt durch die Methode „getCiTypeAll()“ aus dem „PersistenceManager“ alle CiTypen geliefert. Diese Liste wird nachher zur Darstellung aller vorhandenen Ci-Typen benötigt. Danach wir deine Liste vom Datentyp String erstellt, die von der Methode „getSucbegriffeAll()“ die ebenfalls im „PersistanceManager“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search“ aufrufbar. Außerdem geben wir dem Model noch ein leeres Objekt vom Datentyp CiSearch mit. In diesem wird nachher unser Suchwort gespeichert und dann wieder über eine Post-Methode an die Java-Applikation zurückgegeben.</w:t>
      </w:r>
    </w:p>
    <w:p w14:paraId="7CAFE9AC" w14:textId="77777777" w:rsidR="005412D4" w:rsidRDefault="005412D4" w:rsidP="005412D4">
      <w:r>
        <w:t>Im Return der Methode wird ein String zurückgegeben. Dieser beinhaltet die Adresse des Templates, dass für die Darstellung genutzt werden soll. In diesem Fall heißt das Template „record“ und befindet sich im Ordner „dashboard“.</w:t>
      </w:r>
    </w:p>
    <w:p w14:paraId="4CE151E4" w14:textId="42CF6902" w:rsidR="005412D4" w:rsidRDefault="005412D4" w:rsidP="005412D4">
      <w:r>
        <w:t>Wie bereits im Kapitel Thymleaf beschrieben, sind die Templates HTML-Dateien, die im Templates-Ordner in den „resources“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64" w:name="_Toc54184444"/>
      <w:r>
        <w:t>Darstellung auf dem Client</w:t>
      </w:r>
      <w:bookmarkEnd w:id="64"/>
    </w:p>
    <w:p w14:paraId="710F550A" w14:textId="77777777" w:rsidR="005412D4" w:rsidRDefault="005412D4" w:rsidP="005412D4">
      <w:r>
        <w:t>Wie die eben übermittelten Daten nun dargestellt werden, ist mittels bestimmter Thymleaf-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9"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r>
        <w:rPr>
          <w:rFonts w:ascii="Consolas" w:hAnsi="Consolas" w:cs="Consolas"/>
          <w:color w:val="7F007F"/>
          <w:sz w:val="20"/>
          <w:szCs w:val="20"/>
          <w:shd w:val="clear" w:color="auto" w:fill="E8F2FE"/>
        </w:rPr>
        <w:t>xmlns:th</w:t>
      </w:r>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Thymleaf vorzubereiten. Außerdem wurde in Zeile 6 der Quellordner für Inhalte wie Bilder oder </w:t>
      </w:r>
      <w:r>
        <w:lastRenderedPageBreak/>
        <w:t>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In der Zeile 40 wurde ein &lt;form&gt; Tag, der bis Zeile 46 geht hinzugefügt. Dazwischen haben wir alle wichtigen Funktionen für die Suche untergebracht. Der Form-Tag ist ein HTML-Tag und kennzeichnet ein Formular. Im ersten Tag sehen wir bereits typische Thymleaf-operationen. Die „th:action“ gibt dabei an, an welche Post-Methode die Eingabe gesendet werden soll. „th:object“ betitelt das Obejekt, dass übermittelt werden soll. In unserem Fall ist es das „suchen“ Objekt, das wir unserem Model mitgegeben haben. Dies ist vom Datentyp „CiSearch“. Außerdem definieren mit „method“ noch die Übermittlungsmethode. Dies ist eine Standard http-Methode.</w:t>
      </w:r>
    </w:p>
    <w:p w14:paraId="08C61D0A" w14:textId="77777777" w:rsidR="005412D4" w:rsidRDefault="005412D4" w:rsidP="005412D4">
      <w:r>
        <w:t>Mit dem nachfolgenden „&lt;input&gt;“ Tag, erstellen wir ein Feld, in das der Benutzer etwas eintragen kann. In unserem Fall das Suchfeld. Hier benutzen wir „th:field“*{Suchbegriff}“&gt;“ um den eingegebenen Begriff in den String „Suchbegriff“§ innerhalb des CiSearch-Obejkts zu speichern. Dieser String ist in der entsprechenden Java-Klasse definiert. Die &lt;datalist&gt; ermöglicht, dass eine Liste mit Vorschlägen zur Verfügung steht.</w:t>
      </w:r>
      <w:r>
        <w:br/>
        <w:t xml:space="preserve"> </w:t>
      </w:r>
      <w:r>
        <w:rPr>
          <w:lang w:val="en-US"/>
        </w:rPr>
        <w:t xml:space="preserve">Sie wird mit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each</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value</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text</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color w:val="008080"/>
          <w:sz w:val="20"/>
          <w:szCs w:val="20"/>
          <w:shd w:val="clear" w:color="auto" w:fill="E8F2FE"/>
          <w:lang w:val="en-US"/>
        </w:rPr>
        <w:t>/&gt;</w:t>
      </w:r>
      <w:r>
        <w:rPr>
          <w:lang w:val="en-US"/>
        </w:rPr>
        <w:t xml:space="preserve"> befüllt. </w:t>
      </w:r>
      <w:r>
        <w:t>Dabei wird mit “th:each” jedes Objekt der Liste, die im Model unter „search“ gespeichert ist, angefasst und mit „th:text“ als „option“ in die Aufklappliste aufgenommen.</w:t>
      </w:r>
    </w:p>
    <w:p w14:paraId="44A5F92D" w14:textId="3E3136A1" w:rsidR="005412D4" w:rsidRDefault="005412D4" w:rsidP="005412D4">
      <w:r>
        <w:t>In Zeile 45 ist Button vom Typ Submit definiert. Dieser löst die ganze Aktion aus und veranlasst somit das Senden des Suchbegriffs über eine Post-Methode.</w:t>
      </w:r>
    </w:p>
    <w:p w14:paraId="010987C6" w14:textId="0251FBE8" w:rsidR="005412D4" w:rsidRDefault="005412D4" w:rsidP="005412D4"/>
    <w:p w14:paraId="1E399F31" w14:textId="239CDF37" w:rsidR="00593CF0" w:rsidRDefault="00593CF0" w:rsidP="005412D4"/>
    <w:p w14:paraId="542C053D" w14:textId="2D39974E" w:rsidR="00593CF0" w:rsidRDefault="00593CF0" w:rsidP="005412D4"/>
    <w:p w14:paraId="156E67E0" w14:textId="7732A4C7" w:rsidR="00593CF0" w:rsidRDefault="00593CF0" w:rsidP="005412D4"/>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r>
        <w:lastRenderedPageBreak/>
        <w:t>Codequalität</w:t>
      </w:r>
    </w:p>
    <w:p w14:paraId="0033B25A" w14:textId="288CCED8" w:rsidR="002F7CD8" w:rsidRDefault="002F7CD8" w:rsidP="002F7CD8">
      <w:r w:rsidRPr="002F7CD8">
        <w:t xml:space="preserve">Mit </w:t>
      </w:r>
      <w:r w:rsidRPr="002F7CD8">
        <w:rPr>
          <w:bCs/>
        </w:rPr>
        <w:t>Codequalität</w:t>
      </w:r>
      <w:r w:rsidRPr="002F7CD8">
        <w:t xml:space="preserve"> wird in der </w:t>
      </w:r>
      <w:hyperlink r:id="rId61" w:tooltip="Programmierung" w:history="1">
        <w:r w:rsidRPr="002F7CD8">
          <w:rPr>
            <w:rStyle w:val="Hyperlink"/>
            <w:color w:val="auto"/>
            <w:u w:val="none"/>
          </w:rPr>
          <w:t>Programmierung</w:t>
        </w:r>
      </w:hyperlink>
      <w:r w:rsidRPr="002F7CD8">
        <w:t xml:space="preserve"> das Maß bezeichnet, mit dem der </w:t>
      </w:r>
      <w:hyperlink r:id="rId62" w:tooltip="Quelltext" w:history="1">
        <w:r w:rsidRPr="002F7CD8">
          <w:rPr>
            <w:rStyle w:val="Hyperlink"/>
            <w:color w:val="auto"/>
            <w:u w:val="none"/>
          </w:rPr>
          <w:t>Quellcode</w:t>
        </w:r>
      </w:hyperlink>
      <w:r w:rsidRPr="002F7CD8">
        <w:t xml:space="preserve"> eines </w:t>
      </w:r>
      <w:hyperlink r:id="rId63"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73E8B6C3" w14:textId="76D56C0E" w:rsidR="00512FDD" w:rsidRPr="002F7CD8" w:rsidRDefault="00512FDD" w:rsidP="002F7CD8">
      <w:r>
        <w:t xml:space="preserve">Eine weitere Möglichkeit ist es, für eine niedrige Komplexität zu sorgen. Dabei </w:t>
      </w:r>
      <w:r w:rsidR="004F0693">
        <w:t xml:space="preserve">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r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F88FD5F" w14:textId="48CD927D" w:rsidR="008B0346" w:rsidRDefault="008B0346" w:rsidP="008B0346"/>
    <w:p w14:paraId="052A87CE" w14:textId="4BA88D34" w:rsidR="008B0346" w:rsidRDefault="008B0346" w:rsidP="008B0346"/>
    <w:p w14:paraId="0AE93233" w14:textId="1BC0EF11" w:rsidR="008B0346" w:rsidRDefault="008B0346" w:rsidP="008B0346">
      <w:pPr>
        <w:pStyle w:val="berschrift2-numeriert"/>
      </w:pPr>
      <w:r>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w:t>
      </w:r>
      <w:r>
        <w:lastRenderedPageBreak/>
        <w:t xml:space="preserve">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Scrum gewählt, da dieses sich als Rahmen einer ganzheitlichen Qualitätssicherung am besten eignet und vor allem Scrum durch dessen Ablaufs eine bereits einfache Qualitätssicherung besitzt. Zunächst ist Scrum ein einfaches Prozessrahmenwerk zum Projektmanagement, worin erlaubt ist verschiedene Techniken, Methoden und Prozesse zur Entwicklung zu integrieren. Aber trotz dieser hohen Freiheitsgrade besitzt Scrum schon eine Unmenge an im Projekt hilfreichen Qualitätssicherungsmaßnahmen. Genauer gibt es in erster Linie die Ablauf- und Aufbauorganisation des bearbeiteten Projektes vor. Somit entsteht durch die Anwendung des Scrum Ablaufes eine allgemeine und einfache Qualitätssicherung und Qualitätskontrolle. Daher wurde im Team ganzheitlich </w:t>
      </w:r>
      <w:r>
        <w:lastRenderedPageBreak/>
        <w:t>entschieden die Qualität der Software nur unter der Anwendung der Projektmanagementmethode Scrum zu sichern.</w:t>
      </w:r>
    </w:p>
    <w:p w14:paraId="69757C98" w14:textId="77777777" w:rsidR="008B0346" w:rsidRDefault="008B0346" w:rsidP="008B0346"/>
    <w:p w14:paraId="5B39CCC0" w14:textId="77777777" w:rsidR="008B0346" w:rsidRDefault="008B0346" w:rsidP="008B0346">
      <w:r>
        <w:t>Um die einfache Qualitätssicherung in dieser agilen Projektmanagementmethode zu erläutern, wrid ein Blick in den Ablauf und Teile eines Scrum-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es Projekt in Teams für Backend, Frontend und das Mapping spezifisch derer Fähigkeiten eingeteilt wurde. In Hinblick auf die Qualitätssicherung können hier im Team zwei Maßnahmen unterschieden werden. Dass der Produt Owner jederzeit im Laufe der Projektentwicklung voll entscheidungsfähig ist. Und zudem, dass die Teammitglieder neben den Fähigkeiten zur Entwicklung qualitativ hochwertiger Software, auch Kenntnisse in den Methoden der Qualitätssicherung besitzen. Das ist wichtig, da in Scrum eine bestimmte Person bzw. ein dedizierter Tester in Scrum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Git geladen wird. All diese Vorgaben des Teams zusammengefasst bilden die Definition of Done, welches die Kriterien für die fertige Software stellt. Im Team wurde diese Defintion of Done in einer Exel Tabelle einfach gehalten.</w:t>
      </w:r>
    </w:p>
    <w:p w14:paraId="2A6B7867" w14:textId="77777777" w:rsidR="008B0346" w:rsidRDefault="008B0346" w:rsidP="008B0346">
      <w:r>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Programming bekannte Pair Programming. Dabei nahm eine Person aus dem Team </w:t>
      </w:r>
      <w:r>
        <w:lastRenderedPageBreak/>
        <w:t xml:space="preserve">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of Done vom jeweiligen Produkt Owner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Um zuletzt vor der Auslieferung die endgültige Funktion und somit auch die endgültige Vollständige der Software zu gewährleisten, wurde die mit Scrum durchgeführte Qualitätsicherung noch einmal um verschiedene statische und dynamische Softwaretest erweitert. Damit das fertige Projekt voll und ganz funktionsfertig ist.Durch Anwendung dieses Scrum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65" w:name="_Toc54184446"/>
      <w:r>
        <w:lastRenderedPageBreak/>
        <w:t>Berechtigungsverwaltung</w:t>
      </w:r>
      <w:bookmarkEnd w:id="65"/>
    </w:p>
    <w:p w14:paraId="1F2A2B35" w14:textId="72FC35A7" w:rsidR="005412D4" w:rsidRDefault="00413E14" w:rsidP="005412D4">
      <w:r>
        <w:t>Der Abschnitt Berechtigungsverwaltung liefert im ersten Unterpunkt generelle Informationen zu diesem Thema. Der zweite Unterpunkt bezieht sich auf die generellen Informationen und spezifiziert diese im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66" w:name="_Toc54184447"/>
      <w:r>
        <w:t>Berechtigungsverwaltung generell</w:t>
      </w:r>
      <w:bookmarkEnd w:id="66"/>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67" w:name="_Toc54184448"/>
      <w:r>
        <w:t>Berechtigungsverwaltung im Programm</w:t>
      </w:r>
      <w:bookmarkEnd w:id="67"/>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tun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68" w:name="_Toc54184449"/>
      <w:r>
        <w:lastRenderedPageBreak/>
        <w:t>Benutzerhandbuch</w:t>
      </w:r>
      <w:bookmarkEnd w:id="68"/>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Unterschrif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End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69" w:name="_Toc54184450"/>
          <w:r w:rsidR="00BE7F09">
            <w:rPr>
              <w:lang w:val="en-US"/>
            </w:rPr>
            <w:t>Literaturverzeichnis</w:t>
          </w:r>
          <w:bookmarkEnd w:id="69"/>
        </w:p>
        <w:p w14:paraId="5D2435B0" w14:textId="77777777" w:rsidR="00BE7F09" w:rsidRDefault="00BE7F09" w:rsidP="00BE7F09">
          <w:pPr>
            <w:pStyle w:val="CitaviBibliographyEntry"/>
            <w:rPr>
              <w:lang w:val="en-US"/>
            </w:rPr>
          </w:pPr>
          <w:bookmarkStart w:id="70" w:name="_CTVL00141a152fdb6a84506bcd917f72da5e3b1"/>
          <w:r w:rsidRPr="00BE7F09">
            <w:rPr>
              <w:b/>
              <w:lang w:val="en-US"/>
            </w:rPr>
            <w:t>Crispin, L./Gregory, J. (2009):</w:t>
          </w:r>
          <w:bookmarkEnd w:id="70"/>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71" w:name="_CTVL001ec72591e593a48e48732f249cc6c5fda"/>
          <w:r w:rsidRPr="00BE7F09">
            <w:rPr>
              <w:b/>
              <w:lang w:val="en-US"/>
            </w:rPr>
            <w:t>Dalton, J. (2019):</w:t>
          </w:r>
          <w:bookmarkEnd w:id="71"/>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72" w:name="_CTVL001a131826ec95c47f7ae2aca82c75312de"/>
          <w:r w:rsidRPr="00BE7F09">
            <w:rPr>
              <w:b/>
            </w:rPr>
            <w:t>Foegen, M./Kaczmarek, C. (2016):</w:t>
          </w:r>
          <w:bookmarkEnd w:id="72"/>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73" w:name="_CTVL00195c7c2aabc18450c87ae2944eaf42aa3"/>
          <w:r w:rsidRPr="00BE7F09">
            <w:rPr>
              <w:b/>
              <w:lang w:val="en-US"/>
            </w:rPr>
            <w:t>Fowler, F. M. (2019):</w:t>
          </w:r>
          <w:bookmarkEnd w:id="73"/>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74" w:name="_CTVL001c99d96327b2d4ec5986a715d930d379f"/>
          <w:r w:rsidRPr="00BE7F09">
            <w:rPr>
              <w:b/>
            </w:rPr>
            <w:t>Goll, J. (2011):</w:t>
          </w:r>
          <w:bookmarkEnd w:id="74"/>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75" w:name="_CTVL001e7d15a2ba07e4d3ba64ccdcdd242587a"/>
          <w:r w:rsidRPr="00BE7F09">
            <w:rPr>
              <w:b/>
              <w:lang w:val="en-US"/>
            </w:rPr>
            <w:t>Hall, M./Brown, L./Chaikin, Y. (2008):</w:t>
          </w:r>
          <w:bookmarkEnd w:id="75"/>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76" w:name="_CTVL001f641851abe3b4b7a934f618ac2790ff0"/>
          <w:r w:rsidRPr="00BE7F09">
            <w:rPr>
              <w:b/>
            </w:rPr>
            <w:t>Kusay-Merkle, U. (2018):</w:t>
          </w:r>
          <w:bookmarkEnd w:id="76"/>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77" w:name="_CTVL0017b998fa97e8641bb91a61bf742691591"/>
          <w:r w:rsidRPr="00BE7F09">
            <w:rPr>
              <w:b/>
            </w:rPr>
            <w:t>Leimeister, J. M. (2020):</w:t>
          </w:r>
          <w:bookmarkEnd w:id="77"/>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78" w:name="_CTVL001b599f8c62cdc49968d9d1f3c4155588a"/>
          <w:r w:rsidRPr="00BE7F09">
            <w:rPr>
              <w:b/>
            </w:rPr>
            <w:t>Linz, T. (2017):</w:t>
          </w:r>
          <w:bookmarkEnd w:id="78"/>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79" w:name="_CTVL001364cfa997ed1425d9b3cbc418fe9a696"/>
          <w:r w:rsidRPr="00BE7F09">
            <w:rPr>
              <w:b/>
              <w:lang w:val="en-US"/>
            </w:rPr>
            <w:t>McKenna, D. (2016):</w:t>
          </w:r>
          <w:bookmarkEnd w:id="79"/>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80" w:name="_CTVL00108ca84fb7de94a3fbacdea771f98dde0"/>
          <w:r w:rsidRPr="00BE7F09">
            <w:rPr>
              <w:b/>
              <w:lang w:val="en-US"/>
            </w:rPr>
            <w:t>Rance, S. (2011):</w:t>
          </w:r>
          <w:bookmarkEnd w:id="80"/>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81" w:name="_CTVL001be9aedc79e034f92b1593856b45a8945"/>
          <w:r w:rsidRPr="00BE7F09">
            <w:rPr>
              <w:b/>
            </w:rPr>
            <w:t>Wenz, C. (2008):</w:t>
          </w:r>
          <w:bookmarkEnd w:id="81"/>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82" w:name="_CTVL00178835461009a4256a16dafa1d812d100"/>
          <w:r w:rsidRPr="00BE7F09">
            <w:rPr>
              <w:b/>
              <w:lang w:val="en-US"/>
            </w:rPr>
            <w:lastRenderedPageBreak/>
            <w:t>Xu, L. D./Chaudhry, S. S./Tjoa, A. M. (2008):</w:t>
          </w:r>
          <w:bookmarkEnd w:id="82"/>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9419A" w:rsidRDefault="0059419A" w:rsidP="00BE7F09">
          <w:pPr>
            <w:pStyle w:val="CitaviBibliographyEntry"/>
          </w:pPr>
          <w:r w:rsidRPr="0059419A">
            <w:rPr>
              <w:b/>
            </w:rPr>
            <w:t>Mühlbacher, D.(2015):</w:t>
          </w:r>
          <w:r w:rsidRPr="0059419A">
            <w:t xml:space="preserve"> Das Q i</w:t>
          </w:r>
          <w:r>
            <w:t>n Agile, https://www.sogeti.de/globalassets/germany/download/veroffentlichungen-von-fachbeitragen/muehlbauer_ots_-agility_15-4.pdf, Abruf: 15.10.2020</w:t>
          </w:r>
        </w:p>
      </w:sdtContent>
    </w:sdt>
    <w:p w14:paraId="4F28F2D4" w14:textId="77777777" w:rsidR="00875C86" w:rsidRPr="0059419A" w:rsidRDefault="00875C86" w:rsidP="00875C86"/>
    <w:sectPr w:rsidR="00875C86" w:rsidRPr="0059419A" w:rsidSect="00981004">
      <w:headerReference w:type="first" r:id="rId6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9466D" w14:textId="77777777" w:rsidR="004533C8" w:rsidRDefault="004533C8" w:rsidP="00702FA8">
      <w:pPr>
        <w:spacing w:before="0" w:line="240" w:lineRule="auto"/>
      </w:pPr>
      <w:r>
        <w:separator/>
      </w:r>
    </w:p>
  </w:endnote>
  <w:endnote w:type="continuationSeparator" w:id="0">
    <w:p w14:paraId="6E7AB4E3" w14:textId="77777777" w:rsidR="004533C8" w:rsidRDefault="004533C8"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2F7CD8" w:rsidRDefault="002F7CD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2F7CD8" w:rsidRDefault="002F7CD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2F7CD8" w:rsidRDefault="002F7CD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EFC34" w14:textId="77777777" w:rsidR="004533C8" w:rsidRDefault="004533C8" w:rsidP="00702FA8">
      <w:pPr>
        <w:spacing w:before="0" w:line="240" w:lineRule="auto"/>
      </w:pPr>
      <w:r>
        <w:separator/>
      </w:r>
    </w:p>
  </w:footnote>
  <w:footnote w:type="continuationSeparator" w:id="0">
    <w:p w14:paraId="4DC1B257" w14:textId="77777777" w:rsidR="004533C8" w:rsidRDefault="004533C8" w:rsidP="00702FA8">
      <w:pPr>
        <w:spacing w:before="0" w:line="240" w:lineRule="auto"/>
      </w:pPr>
      <w:r>
        <w:continuationSeparator/>
      </w:r>
    </w:p>
  </w:footnote>
  <w:footnote w:id="1">
    <w:p w14:paraId="6A3CCB9A" w14:textId="77777777" w:rsidR="002F7CD8" w:rsidRDefault="002F7CD8" w:rsidP="00AD0D00">
      <w:pPr>
        <w:pStyle w:val="Funotentext"/>
      </w:pPr>
      <w:r>
        <w:rPr>
          <w:rStyle w:val="Funotenzeichen"/>
        </w:rPr>
        <w:footnoteRef/>
      </w:r>
      <w:r>
        <w:t xml:space="preserve"> Vgl. Marrone/Kolbe 2011, S. 5  </w:t>
      </w:r>
    </w:p>
  </w:footnote>
  <w:footnote w:id="2">
    <w:p w14:paraId="395BB34E" w14:textId="77777777" w:rsidR="002F7CD8" w:rsidRDefault="002F7CD8" w:rsidP="00AD0D00">
      <w:pPr>
        <w:pStyle w:val="Funotentext"/>
      </w:pPr>
      <w:r>
        <w:rPr>
          <w:rStyle w:val="Funotenzeichen"/>
        </w:rPr>
        <w:footnoteRef/>
      </w:r>
      <w:r>
        <w:t xml:space="preserve"> Vgl. Gross 2008, S. 38  </w:t>
      </w:r>
    </w:p>
  </w:footnote>
  <w:footnote w:id="3">
    <w:p w14:paraId="0DFA8172" w14:textId="0C09E6CC" w:rsidR="002F7CD8" w:rsidRDefault="002F7CD8"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2F7CD8" w:rsidRPr="00231E01" w:rsidRDefault="002F7CD8"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2F7CD8" w:rsidRPr="004B0CCD" w:rsidRDefault="002F7CD8" w:rsidP="00AD0D00">
      <w:pPr>
        <w:pStyle w:val="Funotentext"/>
        <w:rPr>
          <w:lang w:val="en-US"/>
        </w:rPr>
      </w:pPr>
      <w:r>
        <w:rPr>
          <w:rStyle w:val="Funotenzeichen"/>
        </w:rPr>
        <w:footnoteRef/>
      </w:r>
      <w:r w:rsidRPr="004B0CCD">
        <w:rPr>
          <w:lang w:val="en-US"/>
        </w:rPr>
        <w:t xml:space="preserve"> Vgl. Rance 2011, S. 93</w:t>
      </w:r>
    </w:p>
  </w:footnote>
  <w:footnote w:id="6">
    <w:p w14:paraId="6CFA6EE5" w14:textId="77777777" w:rsidR="002F7CD8" w:rsidRPr="004B0CCD" w:rsidRDefault="002F7CD8" w:rsidP="00AD0D00">
      <w:pPr>
        <w:pStyle w:val="Funotentext"/>
        <w:rPr>
          <w:lang w:val="en-US"/>
        </w:rPr>
      </w:pPr>
      <w:r>
        <w:rPr>
          <w:rStyle w:val="Funotenzeichen"/>
        </w:rPr>
        <w:footnoteRef/>
      </w:r>
      <w:r w:rsidRPr="004B0CCD">
        <w:rPr>
          <w:lang w:val="en-US"/>
        </w:rPr>
        <w:t xml:space="preserve"> Vgl. Rance 2011, S. 308 f.</w:t>
      </w:r>
    </w:p>
  </w:footnote>
  <w:footnote w:id="7">
    <w:p w14:paraId="5E7D43F2" w14:textId="77777777" w:rsidR="002F7CD8" w:rsidRDefault="002F7CD8" w:rsidP="00AD0D00">
      <w:pPr>
        <w:pStyle w:val="Funotentext"/>
      </w:pPr>
      <w:r>
        <w:rPr>
          <w:rStyle w:val="Funotenzeichen"/>
        </w:rPr>
        <w:footnoteRef/>
      </w:r>
      <w:r>
        <w:t xml:space="preserve"> Vgl. Rance 2011, S. 94</w:t>
      </w:r>
    </w:p>
  </w:footnote>
  <w:footnote w:id="8">
    <w:p w14:paraId="086902FC" w14:textId="5AFC8541" w:rsidR="002F7CD8" w:rsidRDefault="002F7CD8"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2F7CD8" w:rsidRDefault="002F7CD8"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2F7CD8" w:rsidRDefault="002F7CD8"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2F7CD8" w:rsidRDefault="002F7CD8"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2F7CD8" w:rsidRDefault="002F7CD8"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2F7CD8" w:rsidRPr="00F930DB" w:rsidRDefault="002F7CD8" w:rsidP="0017635B">
      <w:pPr>
        <w:pStyle w:val="Funotentext"/>
      </w:pPr>
      <w:r>
        <w:rPr>
          <w:rStyle w:val="Funotenzeichen"/>
        </w:rPr>
        <w:footnoteRef/>
      </w:r>
      <w:r>
        <w:t xml:space="preserve"> </w:t>
      </w:r>
      <w:r w:rsidRPr="00F930DB">
        <w:t>Vgl. Hemmrich/Harrant 2016, S. 24</w:t>
      </w:r>
    </w:p>
    <w:p w14:paraId="39AB3375" w14:textId="77777777" w:rsidR="002F7CD8" w:rsidRDefault="002F7CD8" w:rsidP="0017635B">
      <w:pPr>
        <w:pStyle w:val="Funotentext"/>
      </w:pPr>
    </w:p>
  </w:footnote>
  <w:footnote w:id="14">
    <w:p w14:paraId="649A45BB" w14:textId="77777777" w:rsidR="002F7CD8" w:rsidRDefault="002F7CD8" w:rsidP="00875C86">
      <w:pPr>
        <w:pStyle w:val="Funotentext"/>
      </w:pPr>
      <w:r>
        <w:rPr>
          <w:rStyle w:val="Funotenzeichen"/>
        </w:rPr>
        <w:footnoteRef/>
      </w:r>
      <w:r>
        <w:t xml:space="preserve"> Vgl. Agiles Projektmanagemnt für dummies, Kap.1 , Abs. 1</w:t>
      </w:r>
    </w:p>
  </w:footnote>
  <w:footnote w:id="15">
    <w:p w14:paraId="0D7211BF" w14:textId="77777777" w:rsidR="002F7CD8" w:rsidRDefault="002F7CD8"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2F7CD8" w:rsidRDefault="002F7CD8"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2F7CD8" w:rsidRPr="00D871B7" w:rsidRDefault="002F7CD8"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2F7CD8" w:rsidRDefault="002F7CD8"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2F7CD8" w:rsidRDefault="002F7CD8"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2F7CD8" w:rsidRDefault="002F7CD8"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2F7CD8" w:rsidRDefault="002F7CD8"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2F7CD8" w:rsidRDefault="002F7CD8"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2F7CD8" w:rsidRDefault="002F7CD8"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2F7CD8" w:rsidRDefault="002F7CD8"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2F7CD8" w:rsidRDefault="002F7CD8"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2F7CD8" w:rsidRDefault="002F7CD8"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2F7CD8" w:rsidRDefault="002F7CD8"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2F7CD8" w:rsidRDefault="002F7CD8"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2F7CD8" w:rsidRDefault="002F7CD8"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2F7CD8" w:rsidRDefault="002F7CD8"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2F7CD8" w:rsidRPr="00B6223E" w:rsidRDefault="002F7CD8"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2F7CD8" w:rsidRDefault="002F7CD8"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2F7CD8" w:rsidRDefault="002F7CD8"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2F7CD8" w:rsidRDefault="002F7CD8"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2F7CD8" w:rsidRDefault="002F7CD8"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2F7CD8" w:rsidRPr="006C6489" w:rsidRDefault="002F7CD8"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2F7CD8" w:rsidRPr="006C6489" w:rsidRDefault="002F7CD8"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0A362883" w14:textId="77777777" w:rsidR="002F7CD8" w:rsidRPr="006C6489" w:rsidRDefault="002F7CD8" w:rsidP="00145D4E">
      <w:pPr>
        <w:pStyle w:val="Funotentext"/>
        <w:rPr>
          <w:lang w:val="en-US"/>
        </w:rPr>
      </w:pPr>
      <w:r>
        <w:rPr>
          <w:rStyle w:val="Funotenzeichen"/>
        </w:rPr>
        <w:footnoteRef/>
      </w:r>
      <w:r w:rsidRPr="006C6489">
        <w:rPr>
          <w:lang w:val="en-US"/>
        </w:rPr>
        <w:t xml:space="preserve"> https://www.gruenderszene.de/lexikon/begriffe/html</w:t>
      </w:r>
    </w:p>
  </w:footnote>
  <w:footnote w:id="39">
    <w:p w14:paraId="5ABCD5DF" w14:textId="77777777" w:rsidR="002F7CD8" w:rsidRPr="006C6489" w:rsidRDefault="002F7CD8" w:rsidP="00145D4E">
      <w:pPr>
        <w:pStyle w:val="Funotentext"/>
        <w:rPr>
          <w:lang w:val="en-US"/>
        </w:rPr>
      </w:pPr>
      <w:r>
        <w:rPr>
          <w:rStyle w:val="Funotenzeichen"/>
        </w:rPr>
        <w:footnoteRef/>
      </w:r>
      <w:r w:rsidRPr="006C6489">
        <w:rPr>
          <w:lang w:val="en-US"/>
        </w:rPr>
        <w:t xml:space="preserve"> https://developer.mozilla.org/de/docs/Web/HTML</w:t>
      </w:r>
    </w:p>
  </w:footnote>
  <w:footnote w:id="40">
    <w:p w14:paraId="1965B344" w14:textId="77777777" w:rsidR="002F7CD8" w:rsidRPr="006C6489" w:rsidRDefault="002F7CD8"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1">
    <w:p w14:paraId="32099560" w14:textId="77777777" w:rsidR="002F7CD8" w:rsidRPr="006C6489" w:rsidRDefault="002F7CD8" w:rsidP="00145D4E">
      <w:pPr>
        <w:pStyle w:val="Funotentext"/>
        <w:rPr>
          <w:lang w:val="en-US"/>
        </w:rPr>
      </w:pPr>
      <w:r>
        <w:rPr>
          <w:rStyle w:val="Funotenzeichen"/>
        </w:rPr>
        <w:footnoteRef/>
      </w:r>
      <w:r w:rsidRPr="006C6489">
        <w:rPr>
          <w:lang w:val="en-US"/>
        </w:rPr>
        <w:t xml:space="preserve"> https://www.hanseranking.de/html5.html</w:t>
      </w:r>
    </w:p>
  </w:footnote>
  <w:footnote w:id="42">
    <w:p w14:paraId="17AF021F" w14:textId="77777777" w:rsidR="002F7CD8" w:rsidRPr="006C6489" w:rsidRDefault="002F7CD8"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3">
    <w:p w14:paraId="2FF1130A" w14:textId="77777777" w:rsidR="002F7CD8" w:rsidRPr="00AE3DDB" w:rsidRDefault="002F7CD8" w:rsidP="006C6489">
      <w:pPr>
        <w:pStyle w:val="Funotentext"/>
        <w:rPr>
          <w:lang w:val="en-GB"/>
        </w:rPr>
      </w:pPr>
      <w:r>
        <w:rPr>
          <w:rStyle w:val="Funotenzeichen"/>
        </w:rPr>
        <w:footnoteRef/>
      </w:r>
      <w:r w:rsidRPr="00AE3DDB">
        <w:rPr>
          <w:lang w:val="en-GB"/>
        </w:rPr>
        <w:t xml:space="preserve"> Architecting CSS, ISBN:978-1-4842-5750-0, S.1-2</w:t>
      </w:r>
    </w:p>
  </w:footnote>
  <w:footnote w:id="44">
    <w:p w14:paraId="31798E2B" w14:textId="77777777" w:rsidR="002F7CD8" w:rsidRPr="00DB4021" w:rsidRDefault="002F7CD8" w:rsidP="006C6489">
      <w:pPr>
        <w:pStyle w:val="Funotentext"/>
        <w:rPr>
          <w:lang w:val="en-GB"/>
        </w:rPr>
      </w:pPr>
      <w:r>
        <w:rPr>
          <w:rStyle w:val="Funotenzeichen"/>
        </w:rPr>
        <w:footnoteRef/>
      </w:r>
      <w:r w:rsidRPr="00DB4021">
        <w:rPr>
          <w:lang w:val="en-GB"/>
        </w:rPr>
        <w:t xml:space="preserve"> http://page.mi.fu-berlin.de/mbudde/css_kurs/vorteile.html</w:t>
      </w:r>
    </w:p>
  </w:footnote>
  <w:footnote w:id="45">
    <w:p w14:paraId="1F4FCCEF" w14:textId="77777777" w:rsidR="002F7CD8" w:rsidRPr="00DB4021" w:rsidRDefault="002F7CD8" w:rsidP="006C6489">
      <w:pPr>
        <w:pStyle w:val="Funotentext"/>
        <w:rPr>
          <w:lang w:val="en-GB"/>
        </w:rPr>
      </w:pPr>
      <w:r>
        <w:rPr>
          <w:rStyle w:val="Funotenzeichen"/>
        </w:rPr>
        <w:footnoteRef/>
      </w:r>
      <w:r w:rsidRPr="00DB4021">
        <w:rPr>
          <w:lang w:val="en-GB"/>
        </w:rPr>
        <w:t xml:space="preserve"> https://www.hessendscher.de/benefits/index07.htm</w:t>
      </w:r>
    </w:p>
  </w:footnote>
  <w:footnote w:id="46">
    <w:p w14:paraId="662A6C97" w14:textId="725AF18C" w:rsidR="002F7CD8" w:rsidRDefault="002F7CD8"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End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7">
    <w:p w14:paraId="0494DA70" w14:textId="24582EFC" w:rsidR="002F7CD8" w:rsidRDefault="002F7CD8"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End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8">
    <w:p w14:paraId="6AB79A46" w14:textId="1C180E0B" w:rsidR="002F7CD8" w:rsidRDefault="002F7CD8">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End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9">
    <w:p w14:paraId="204D25B6" w14:textId="77B2AFED" w:rsidR="002F7CD8" w:rsidRPr="00F50D8D" w:rsidRDefault="002F7CD8"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50">
    <w:p w14:paraId="4AAC833E" w14:textId="77777777" w:rsidR="002F7CD8" w:rsidRPr="00F50D8D" w:rsidRDefault="002F7CD8"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2F7CD8" w:rsidRPr="00F50D8D" w:rsidRDefault="002F7CD8"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2F7CD8" w:rsidRPr="006D7A4C" w:rsidRDefault="002F7CD8"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2F7CD8" w:rsidRDefault="002F7CD8" w:rsidP="00C646DB">
      <w:pPr>
        <w:pStyle w:val="Funotentext"/>
      </w:pPr>
    </w:p>
  </w:footnote>
  <w:footnote w:id="53">
    <w:p w14:paraId="4F8E1802" w14:textId="77777777" w:rsidR="002F7CD8" w:rsidRDefault="002F7CD8"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2F7CD8" w:rsidRDefault="002F7CD8"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2F7CD8" w:rsidRDefault="002F7CD8"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2F7CD8" w:rsidRDefault="002F7CD8" w:rsidP="003850E0">
      <w:pPr>
        <w:pStyle w:val="Funotentext"/>
      </w:pPr>
    </w:p>
  </w:footnote>
  <w:footnote w:id="56">
    <w:p w14:paraId="68044C31" w14:textId="62582B46" w:rsidR="002F7CD8" w:rsidRDefault="002F7CD8"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2F7CD8" w:rsidRDefault="002F7CD8">
      <w:pPr>
        <w:pStyle w:val="Funotentext"/>
      </w:pPr>
      <w:r>
        <w:rPr>
          <w:rStyle w:val="Funotenzeichen"/>
        </w:rPr>
        <w:footnoteRef/>
      </w:r>
      <w:r>
        <w:t xml:space="preserve"> Wolf 2019, S. 3</w:t>
      </w:r>
    </w:p>
  </w:footnote>
  <w:footnote w:id="58">
    <w:p w14:paraId="3AA497BF" w14:textId="22906783" w:rsidR="002F7CD8" w:rsidRDefault="002F7CD8">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2F7CD8" w:rsidRDefault="002F7CD8" w:rsidP="00702FA8">
        <w:r>
          <w:fldChar w:fldCharType="begin"/>
        </w:r>
        <w:r>
          <w:instrText>PAGE   \* MERGEFORMAT</w:instrText>
        </w:r>
        <w:r>
          <w:fldChar w:fldCharType="separate"/>
        </w:r>
        <w:r>
          <w:rPr>
            <w:noProof/>
          </w:rPr>
          <w:t>6</w:t>
        </w:r>
        <w:r>
          <w:fldChar w:fldCharType="end"/>
        </w:r>
      </w:p>
    </w:sdtContent>
  </w:sdt>
  <w:p w14:paraId="2CBF356F" w14:textId="77777777" w:rsidR="002F7CD8" w:rsidRDefault="002F7C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2F7CD8" w:rsidRPr="00702FA8" w:rsidRDefault="002F7CD8"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2F7CD8" w:rsidRDefault="002F7CD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2F7CD8" w:rsidRDefault="002F7CD8">
    <w:pPr>
      <w:pStyle w:val="Kopfzeile"/>
      <w:jc w:val="right"/>
    </w:pPr>
  </w:p>
  <w:p w14:paraId="0DE02DA6" w14:textId="77777777" w:rsidR="002F7CD8" w:rsidRDefault="002F7CD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2F7CD8" w:rsidRDefault="002F7CD8" w:rsidP="008333EE">
    <w:pPr>
      <w:pStyle w:val="Kopfzeile"/>
      <w:ind w:left="4536" w:firstLine="3960"/>
      <w:jc w:val="center"/>
    </w:pPr>
  </w:p>
  <w:p w14:paraId="4CFF71CF" w14:textId="77777777" w:rsidR="002F7CD8" w:rsidRDefault="002F7CD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A56D5"/>
    <w:rsid w:val="001A6C68"/>
    <w:rsid w:val="001C15DB"/>
    <w:rsid w:val="001C38A6"/>
    <w:rsid w:val="001C5F6E"/>
    <w:rsid w:val="001D3A95"/>
    <w:rsid w:val="001D435A"/>
    <w:rsid w:val="001E4A78"/>
    <w:rsid w:val="001E5408"/>
    <w:rsid w:val="001E7E80"/>
    <w:rsid w:val="001F1B47"/>
    <w:rsid w:val="001F2E03"/>
    <w:rsid w:val="00221D61"/>
    <w:rsid w:val="00227FF6"/>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6B53"/>
    <w:rsid w:val="003850E0"/>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E1C4C"/>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44F59"/>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yperlink" Target="https://de.wikipedia.org/wiki/Computerprogram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glossaryDocument" Target="glossary/document.xml"/><Relationship Id="rId5" Type="http://schemas.openxmlformats.org/officeDocument/2006/relationships/numbering" Target="numbering.xml"/><Relationship Id="rId61" Type="http://schemas.openxmlformats.org/officeDocument/2006/relationships/hyperlink" Target="https://de.wikipedia.org/wiki/Programmierung" TargetMode="Externa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Quelltex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charset w:val="00"/>
    <w:family w:val="swiss"/>
    <w:pitch w:val="variable"/>
    <w:sig w:usb0="600002F7" w:usb1="02000001"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31F62"/>
    <w:rsid w:val="006F7FD4"/>
    <w:rsid w:val="00B20B94"/>
    <w:rsid w:val="00B5619A"/>
    <w:rsid w:val="00B80292"/>
    <w:rsid w:val="00C12A73"/>
    <w:rsid w:val="00CE743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2.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176524-B672-4955-AA73-83FEA3AE7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16550</Words>
  <Characters>94335</Characters>
  <Application>Microsoft Office Word</Application>
  <DocSecurity>0</DocSecurity>
  <Lines>786</Lines>
  <Paragraphs>221</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1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 </cp:lastModifiedBy>
  <cp:revision>58</cp:revision>
  <dcterms:created xsi:type="dcterms:W3CDTF">2020-05-20T14:10:00Z</dcterms:created>
  <dcterms:modified xsi:type="dcterms:W3CDTF">2020-10-22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